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8D48990" w14:textId="77777777" w:rsidR="005C7481" w:rsidRDefault="00CA4898">
      <w:r>
        <w:rPr>
          <w:b/>
        </w:rPr>
        <w:t>Appendix A1.1</w:t>
      </w:r>
      <w:r w:rsidR="005C7481" w:rsidRPr="005C7481">
        <w:rPr>
          <w:b/>
        </w:rPr>
        <w:t xml:space="preserve">. </w:t>
      </w:r>
      <w:r w:rsidR="005C7481">
        <w:t xml:space="preserve">Rate estimates used for the meta-analysis. </w:t>
      </w:r>
      <w:r w:rsidR="00B527EC">
        <w:t xml:space="preserve">The rates estimated in this study correspond to the mean value. </w:t>
      </w:r>
      <w:r w:rsidR="00CD3BFD">
        <w:t>The analysis code co</w:t>
      </w:r>
      <w:r w:rsidR="00967272">
        <w:t xml:space="preserve">rresponds to those in </w:t>
      </w:r>
      <w:r>
        <w:t>Appendix A1.2</w:t>
      </w:r>
      <w:bookmarkStart w:id="0" w:name="_GoBack"/>
      <w:bookmarkEnd w:id="0"/>
      <w:r w:rsidR="00CD3BFD">
        <w:t>.</w:t>
      </w:r>
    </w:p>
    <w:tbl>
      <w:tblPr>
        <w:tblW w:w="14175" w:type="dxa"/>
        <w:tblBorders>
          <w:top w:val="single" w:sz="6" w:space="0" w:color="000000"/>
          <w:left w:val="single" w:sz="6" w:space="0" w:color="000000"/>
          <w:bottom w:val="single" w:sz="6" w:space="0" w:color="000000"/>
          <w:right w:val="single" w:sz="6" w:space="0" w:color="000000"/>
          <w:insideH w:val="single" w:sz="6" w:space="0" w:color="000000"/>
          <w:insideV w:val="single" w:sz="6" w:space="0" w:color="000000"/>
        </w:tblBorders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0A1" w:firstRow="1" w:lastRow="0" w:firstColumn="1" w:lastColumn="0" w:noHBand="0" w:noVBand="0"/>
      </w:tblPr>
      <w:tblGrid>
        <w:gridCol w:w="1873"/>
        <w:gridCol w:w="1701"/>
        <w:gridCol w:w="1701"/>
        <w:gridCol w:w="1686"/>
        <w:gridCol w:w="1559"/>
        <w:gridCol w:w="1701"/>
        <w:gridCol w:w="1418"/>
        <w:gridCol w:w="1134"/>
        <w:gridCol w:w="1402"/>
      </w:tblGrid>
      <w:tr w:rsidR="00D82CDF" w:rsidRPr="00D82CDF" w14:paraId="6140BFE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CAE51B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b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b/>
                <w:sz w:val="16"/>
              </w:rPr>
              <w:t>Family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681FC1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b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b/>
                <w:sz w:val="16"/>
              </w:rPr>
              <w:t>Gen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3B0450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b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b/>
                <w:sz w:val="16"/>
              </w:rPr>
              <w:t>Analysis code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C5545E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b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b/>
                <w:sz w:val="16"/>
              </w:rPr>
              <w:t>Rate estimate</w:t>
            </w:r>
            <w:r>
              <w:rPr>
                <w:rFonts w:ascii="Times New Roman" w:hAnsi="Times New Roman"/>
                <w:b/>
                <w:sz w:val="16"/>
              </w:rPr>
              <w:t xml:space="preserve"> (substitutions/site/year)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E67B4D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b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b/>
                <w:sz w:val="16"/>
              </w:rPr>
              <w:t>Sampling time-frame</w:t>
            </w:r>
            <w:r>
              <w:rPr>
                <w:rFonts w:ascii="Times New Roman" w:hAnsi="Times New Roman"/>
                <w:b/>
                <w:sz w:val="16"/>
              </w:rPr>
              <w:t xml:space="preserve"> (years)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B90801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b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b/>
                <w:sz w:val="16"/>
              </w:rPr>
              <w:t>Number of replicates that pass the date-randomisation test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18F5F0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b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b/>
                <w:sz w:val="16"/>
              </w:rPr>
              <w:t>Sampling-level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43E6E6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b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b/>
                <w:sz w:val="16"/>
              </w:rPr>
              <w:t>Nucleic acid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A1F63B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b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b/>
                <w:sz w:val="16"/>
              </w:rPr>
              <w:t>Reference</w:t>
            </w:r>
          </w:p>
        </w:tc>
      </w:tr>
      <w:tr w:rsidR="00D82CDF" w:rsidRPr="00D82CDF" w14:paraId="5E89230F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C0E5CF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den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E10CF4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viaden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5ED0AC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Adenovir+AF8-N18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1C30CF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78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2D4708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AEE22B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CB5C1DB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3DADB6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E20E1F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30E2967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E12D2F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den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334F3E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astaden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17D9D0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AdvB+AF8-11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AFE645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.69E-00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C5C6A6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06A8A2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2428530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CFC2A7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0F562F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3BC1171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FB3A85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den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A4ED86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astaden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DD0DD2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Adenovir+AF8-N19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0C0228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85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5F9E30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E871D5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07C98D9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700906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BAFA10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686DC06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9A03BE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lphaflex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327DA2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otex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AE7CE2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XV+AF8-N3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9DD51F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27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A9D4A0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F2D4F8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85099E0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72C0A4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F923E5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3277F159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57B2FD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re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1E7580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re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329916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LassVir+AF8-N47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CBB524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3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951AE9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DA4981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E6ADEF9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4F900F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FA8314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1EE143F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E72BAC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rter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27416C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rter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A9B53E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RRCV-49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3EF46F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79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D8287D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54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3A109B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3FF3C99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1C4A87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080239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237849E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2F885B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sfar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32D848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sf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44330B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SF+AF8-N10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0B0193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05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EC368A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992D89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18CC1DF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FF662B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A37385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17D0F6CC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8B6F70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sfar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E2FD3E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sf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BE0671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SFV+AF8-N20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AE0672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88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DE11B2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FDC846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9D07BAC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E2552E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8EAEE9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4DB7094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698A9F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i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9BCD82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vibir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CBDE45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BDV+AF8-N3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BEE3EC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49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DEAB88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0B5C5E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876AF05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C254D2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E0E82A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17D7082A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1EB9CA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uny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6E5341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Nai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20C418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CHV+AF8-M+AF8-55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B39D8F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66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545532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F9497D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2924A01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12DF0F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A81FD1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378A9DA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F60FE9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uny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712A2D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Nai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0FE0BB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CHV+AF8-S+AF8-55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D143DC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8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C91D98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252BD4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B3501BA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B8FEC6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B6BF45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290B156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BCEF1E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uny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D22E36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Hant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E7B31B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antavir+AF8-N4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72E71D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52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BD2792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47EDFE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25F873F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5D41A7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507D88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695512B8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940E02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uny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8E3A91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Hant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0DB5D7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eov+AF8-m+AF8-35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A9D138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3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70289C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76C03B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5D833D7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249923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B7A993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3209A845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FBC161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lastRenderedPageBreak/>
              <w:t>Buny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DA7D30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Hant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A58BF8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eov+AF8-s+AF8-35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9B8E9E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3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5F2E5F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26C14E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76AF79F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DAA8BD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2C2B0E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70DE59B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7893FC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alic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761620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No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DFB90F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norovir+AF8-125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6F56AC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65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00E820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7A00F2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273251D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663955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565E3B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543EFDB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D23D68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alic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EAFE2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No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C24B54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Norovir+AF8-43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74A09A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99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E604AD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F249B5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A67FBBF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231AF9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7293E1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462FF21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F97889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alic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3606E3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Calic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570E78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CVA1+AF8-12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76F250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6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DED12A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AF0791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6622F97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FC86B3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6C672D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118142D5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866B28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alic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6DC710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ag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1EA423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HDV+AF8-122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2FBE65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21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4BF883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D8A6D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C84E37D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1180F6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313967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7A37B6FC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6ED9DC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alic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CB92B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ag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0C78C9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hdv+AF8-63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269FD4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3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725BCD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DCA8B9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E596FD4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823E14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386ECD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2FB9F50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673D01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irc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401F30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Circ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9D4CE4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CV1+AF8-32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3FB1E6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67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C9A19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9481D3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E953273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CBD487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49192D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6C1FFEE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BF9E19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loste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C51163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Closte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DCEB93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TV30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EA530E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03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251DC4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97D02E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BE674ED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320635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C90DAA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2EC95780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283729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oro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7CEB51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Betacoro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005DE5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Co+AF8-N3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C3079A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.39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AB84D7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B80BED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52664E6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CF98BE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C79915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655CC3EF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D2E995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oro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FBEC37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lphacoro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45E03C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Co+AF8-N39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5C4994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11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2390F6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211081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26FFEC6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D8DB03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FAD45D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0F3946C9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2D593A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icis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68E096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par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20B231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spavir+AF8-N38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04EC49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35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8D8790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3A890E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4CCF6EA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62963E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CEA2FD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3B29206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35D490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il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CC7CB1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Ebol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7C61B2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EBOV+AF8-N2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60B6D3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8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F68F77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8E9B9F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990F620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93F13F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3ED217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49E2C0A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3CCF14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il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850ECC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Ebol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399ADF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Zebola+AF8-N45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9B4DF9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59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AF2501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CF6561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151C037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847F49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B7F336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17216E89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B053A7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lav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2A05D0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Flav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D1E2DD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eV3+AF8-N4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9D239F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2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106D24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DBD0EC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8ED0293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78874E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8F8AD6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7F2E9B2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89A4BF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lav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262416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Flav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E73656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V4+AF8-3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C05221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.26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BF99CC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1FF6E2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F30D5E9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F8B110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5191B0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04F6E5D5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A032F8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lav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7438B1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Hepac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53BAF8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CV+AF8-e13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DCA5E8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47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79A5F7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84DA8C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64FE15B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18559D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3D3873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2178E5F9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EDBCD3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lav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5D3AC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Hepac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0A3F4A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CV+AF8-ns5b3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CED6BC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11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B4CAB9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75F110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51CFF39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4782B1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118DA3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180A66F8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61B417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lav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EAA90E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Flav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085A34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bev+AF8-123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1D54E2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58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F232D7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3932B2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FEAF987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473925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0C2462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4754523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21CE3E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lav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960DEE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Flav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4541BA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YFV+AF8-53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9B5F0C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85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3E28F4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59E9AB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0A219BF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5C2A83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7BC8C0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6AE4CFC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8E2DCE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lav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404F8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Flav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83697F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YFV+AF8-62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171075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24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832B9D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D1154C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CED91E1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1026B2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4D5D8A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06375FE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70350E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lav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544229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Hepac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EEA3F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titis C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B14F04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5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D53B54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19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F5F4A6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5B7105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AF9A94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6E0B973" w14:textId="77777777" w:rsidR="00D82CD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]"}, "citationItems": [{"uris": ["http://www.mendeley.com/documents/?uuid=e8c362e7-b864-4757-838b-27787cbfda09"], "id": "ITEM-1", "itemData": {"ISBN": "0022-538X", "author": [{"given": "J", "dropping-particle": "", "suffix": "", "family": "Raghwani", "parse-names": false, "non-dropping-particle": ""}, {"given": "X", "dropping-particle": "V", "suffix": "", "family": "Thomas", "parse-names": false, "non-dropping-particle": ""}, {"given": "S M", "dropping-particle": "", "suffix": "", "family": "Koekkoek", "parse-names": false, "non-dropping-particle": ""}, {"given": "J", "dropping-particle": "", "suffix": "", "family": "Schinkel", "parse-names": false, "non-dropping-particle": ""}, {"given": "R", "dropping-particle": "", "suffix": "", "family": "Molenkamp", "parse-names": false, "non-dropping-particle": ""}, {"given": "T J", "dropping-particle": "", "suffix": "", "family": "Laar", "parse-names": false, "non-dropping-particle": "van de"}, {"given": "Y", "dropping-particle": "", "suffix": "", "family": "Takebe", "parse-names": false, "non-dropping-particle": ""}, {"given": "Y", "dropping-particle": "", "suffix": "", "family": "Tanaka", "parse-names": false, "non-dropping-particle": ""}, {"given": "M", "dropping-particle": "", "suffix": "", "family": "Mizokami", "parse-names": false, "non-dropping-particle": ""}, {"given": "A", "dropping-particle": "", "suffix": "", "family": "Rambaut", "parse-names": false, "non-dropping-particle": ""}], "issued": {"date-parts": [["2012"]]}, "title": "Origin and evolution of the unique hepatitis C virus circulating recombinant form 2k/1b", "page": "2212-2220", "volume": "86", "type": "article-journal", "container-title": "Journal of Virology", "issue": "4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B27599" w:rsidRPr="00B27599">
              <w:rPr>
                <w:rFonts w:ascii="Times New Roman" w:hAnsi="Times New Roman"/>
                <w:noProof/>
                <w:color w:val="000000"/>
                <w:sz w:val="16"/>
              </w:rPr>
              <w:t>[1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D82CDF" w:rsidRPr="00D82CDF" w14:paraId="21EB9D6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566BC5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Gemin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5441E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Begom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8701A4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CMV25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FACB87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54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02E4AB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AF4DD8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EE3E487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7C2F06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C8C6AD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4D13808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701AC4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Gemin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63B7E1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Begom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361A8D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YLCV+AF8-mild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49875C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6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7EA925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CFC8E3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FE88475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62E6A5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DB2BD4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7AF571A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036256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Gemin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845343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Begom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1F0CF0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YLCV+AF8-severe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E4294B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1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B4EDB4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B40487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C287391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6E64AF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BD6653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52665E68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516E85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Gemin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ADD34F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astre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346BBC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at dwarf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B9DBFE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0E-00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DD7736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D74287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C4221F9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co-divergen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01E09E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B6F92FB" w14:textId="77777777" w:rsidR="00D82CD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]"}, "citationItems": [{"uris": ["http://www.mendeley.com/documents/?uuid=3cbcae82-480e-4ad9-b727-562f846317a4"], "id": "ITEM-1", "itemData": {"ISBN": "1471-2148", "author": [{"given": "B", "dropping-particle": "", "suffix": "", "family": "Wu", "parse-names": false, "non-dropping-particle": ""}, {"given": "U", "dropping-particle": "", "suffix": "", "family": "Melcher", "parse-names": false, "non-dropping-particle": ""}, {"given": "X", "dropping-particle": "", "suffix": "", "family": "Guo", "parse-names": false, "non-dropping-particle": ""}, {"given": "X", "dropping-particle": "", "suffix": "", "family": "Wang", "parse-names": false, "non-dropping-particle": ""}, {"given": "L", "dropping-particle": "", "suffix": "", "family": "Fan", "parse-names": false, "non-dropping-particle": ""}, {"given": "G", "dropping-particle": "", "suffix": "", "family": "Zhou", "parse-names": false, "non-dropping-particle": ""}], "issued": {"date-parts": [["2008"]]}, "title": "Assessment of codivergence of mastreviruses with their plant hosts", "page": "335", "volume": "8", "type": "article-journal", "container-title": "BMC Evolutionary Biology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B27599" w:rsidRPr="00B27599">
              <w:rPr>
                <w:rFonts w:ascii="Times New Roman" w:hAnsi="Times New Roman"/>
                <w:noProof/>
                <w:color w:val="000000"/>
                <w:sz w:val="16"/>
              </w:rPr>
              <w:t>[2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D82CDF" w:rsidRPr="00D82CDF" w14:paraId="1F5897AA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C40909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d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3F82F1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hepad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333B30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BV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168621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.48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C8910C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155BA7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0DF8A80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AD1227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4244AD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1F37BD8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4BF220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d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3888AF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vihepad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8489A5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BV+AF8-avian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4570A8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.63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A3B929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A748C5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439CB3C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836BBE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6D25C9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7DF56C9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86E398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d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7A2FD2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hepad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2D7026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BV+AF8-C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D843B0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39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D86C6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DC4945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97BF2BF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31C701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505E37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7E4C870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B54759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d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30D2E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hepad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61739E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BV+AF8-D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4158B9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25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99A136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6E80D1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F4A4886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FCD267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C4A027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02086B7E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8E44F6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d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9C665F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hepad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B42051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BV+AF8-N42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EC9960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17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68D422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42F306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15FAFCA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EE794D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546391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31795D5C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8106F3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d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987F59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hepad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FE5737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titis B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08AFB9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20E-00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EE195A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60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F373FC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5965E6F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co-divergen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4B1712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64F0B82" w14:textId="77777777" w:rsidR="00D82CD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3]"}, "citationItems": [{"uris": ["http://www.mendeley.com/documents/?uuid=08060682-bfbe-427d-8f76-05e752f3a124"], "id": "ITEM-1", "itemData": {"ISBN": "1527-3350", "author": [{"given": "D", "dropping-particle": "", "suffix": "", "family": "Paraskevis", "parse-names": false, "non-dropping-particle": ""}, {"given": "G", "dropping-particle": "", "suffix": "", "family": "Magiorkinis", "parse-names": false, "non-dropping-particle": ""}, {"given": "E", "dropping-particle": "", "suffix": "", "family": "Magiorkinis", "parse-names": false, "non-dropping-particle": ""}, {"given": "S Y W", "dropping-particle": "", "suffix": "", "family": "Ho", "parse-names": false, "non-dropping-particle": ""}, {"given": "R", "dropping-particle": "", "suffix": "", "family": "Belshaw", "parse-names": false, "non-dropping-particle": ""}, {"given": "J P", "dropping-particle": "", "suffix": "", "family": "Allain", "parse-names": false, "non-dropping-particle": ""}, {"given": "A", "dropping-particle": "", "suffix": "", "family": "Hatzakis", "parse-names": false, "non-dropping-particle": ""}], "issued": {"date-parts": [["2012"]]}, "title": "Dating the origin and dispersal of hepatitis B virus infection in humans and primates", "page": "908-916", "volume": "57", "type": "article-journal", "container-title": "Hepatology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B27599" w:rsidRPr="00B27599">
              <w:rPr>
                <w:rFonts w:ascii="Times New Roman" w:hAnsi="Times New Roman"/>
                <w:noProof/>
                <w:color w:val="000000"/>
                <w:sz w:val="16"/>
              </w:rPr>
              <w:t>[3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D82CDF" w:rsidRPr="00D82CDF" w14:paraId="602CE57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7FF51D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d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8F265A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hepad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633011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titis B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DBD1955" w14:textId="77777777" w:rsidR="00D82CDF" w:rsidRPr="00D82CDF" w:rsidRDefault="00B2759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5.4</w:t>
            </w:r>
            <w:r w:rsidR="00D82CDF" w:rsidRPr="00D82CDF">
              <w:rPr>
                <w:rFonts w:ascii="Times New Roman" w:hAnsi="Times New Roman"/>
                <w:sz w:val="16"/>
              </w:rPr>
              <w:t>0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A81AD2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BDC210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6ED1443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02F4A0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1388401" w14:textId="77777777" w:rsidR="00D82CD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]"}, "citationItems": [{"uris": ["http://www.mendeley.com/documents/?uuid=7b0a50db-3b9f-4766-9e50-faadd1f12c61"], "id": "ITEM-1", "itemData": {"ISBN": "0022-538X", "author": [{"given": "H Y", "dropping-particle": "", "suffix": "", "family": "Wang", "parse-names": false, "non-dropping-particle": ""}, {"given": "M H", "dropping-particle": "", "suffix": "", "family": "Chien", "parse-names": false, "non-dropping-particle": ""}, {"given": "H P", "dropping-particle": "", "suffix": "", "family": "Huang", "parse-names": false, "non-dropping-particle": ""}, {"given": "H C", "dropping-particle": "", "suffix": "", "family": "Chang", "parse-names": false, "non-dropping-particle": ""}, {"given": "C C", "dropping-particle": "", "suffix": "", "family": "Wu", "parse-names": false, "non-dropping-particle": ""}, {"given": "P J", "dropping-particle": "", "suffix": "", "family": "Chen", "parse-names": false, "non-dropping-particle": ""}, {"given": "M H", "dropping-particle": "", "suffix": "", "family": "Chang", "parse-names": false, "non-dropping-particle": ""}, {"given": "D S", "dropping-particle": "", "suffix": "", "family": "Chen", "parse-names": false, "non-dropping-particle": ""}], "issued": {"date-parts": [["2010"]]}, "title": "Distinct hepatitis B virus dynamics in the immunotolerant and early immunoclearance phases", "page": "3454-3463", "volume": "84", "type": "article-journal", "container-title": "Journal of Virology", "issue": "7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63706C" w:rsidRPr="0063706C">
              <w:rPr>
                <w:rFonts w:ascii="Times New Roman" w:hAnsi="Times New Roman"/>
                <w:noProof/>
                <w:color w:val="000000"/>
                <w:sz w:val="16"/>
              </w:rPr>
              <w:t>[4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D82CDF" w:rsidRPr="00D82CDF" w14:paraId="4E5D1720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56B086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d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62F186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hepad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7C853A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titis B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B3F046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.40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B98436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8.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B5F70E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77C4D7B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6B5144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BD75177" w14:textId="77777777" w:rsidR="00D82CD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]"}, "citationItems": [{"uris": ["http://www.mendeley.com/documents/?uuid=7b0a50db-3b9f-4766-9e50-faadd1f12c61"], "id": "ITEM-1", "itemData": {"ISBN": "0022-538X", "author": [{"given": "H Y", "dropping-particle": "", "suffix": "", "family": "Wang", "parse-names": false, "non-dropping-particle": ""}, {"given": "M H", "dropping-particle": "", "suffix": "", "family": "Chien", "parse-names": false, "non-dropping-particle": ""}, {"given": "H P", "dropping-particle": "", "suffix": "", "family": "Huang", "parse-names": false, "non-dropping-particle": ""}, {"given": "H C", "dropping-particle": "", "suffix": "", "family": "Chang", "parse-names": false, "non-dropping-particle": ""}, {"given": "C C", "dropping-particle": "", "suffix": "", "family": "Wu", "parse-names": false, "non-dropping-particle": ""}, {"given": "P J", "dropping-particle": "", "suffix": "", "family": "Chen", "parse-names": false, "non-dropping-particle": ""}, {"given": "M H", "dropping-particle": "", "suffix": "", "family": "Chang", "parse-names": false, "non-dropping-particle": ""}, {"given": "D S", "dropping-particle": "", "suffix": "", "family": "Chen", "parse-names": false, "non-dropping-particle": ""}], "issued": {"date-parts": [["2010"]]}, "title": "Distinct hepatitis B virus dynamics in the immunotolerant and early immunoclearance phases", "page": "3454-3463", "volume": "84", "type": "article-journal", "container-title": "Journal of Virology", "issue": "7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63706C" w:rsidRPr="0063706C">
              <w:rPr>
                <w:rFonts w:ascii="Times New Roman" w:hAnsi="Times New Roman"/>
                <w:noProof/>
                <w:color w:val="000000"/>
                <w:sz w:val="16"/>
              </w:rPr>
              <w:t>[4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D82CDF" w:rsidRPr="00D82CDF" w14:paraId="4615724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44CF8B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d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7EF943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hepad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D162A9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titis B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66BF13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60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610A99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8.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846AF9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ACB145E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BD90BD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0A787E6" w14:textId="77777777" w:rsidR="00D82CD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]"}, "citationItems": [{"uris": ["http://www.mendeley.com/documents/?uuid=7b0a50db-3b9f-4766-9e50-faadd1f12c61"], "id": "ITEM-1", "itemData": {"ISBN": "0022-538X", "author": [{"given": "H Y", "dropping-particle": "", "suffix": "", "family": "Wang", "parse-names": false, "non-dropping-particle": ""}, {"given": "M H", "dropping-particle": "", "suffix": "", "family": "Chien", "parse-names": false, "non-dropping-particle": ""}, {"given": "H P", "dropping-particle": "", "suffix": "", "family": "Huang", "parse-names": false, "non-dropping-particle": ""}, {"given": "H C", "dropping-particle": "", "suffix": "", "family": "Chang", "parse-names": false, "non-dropping-particle": ""}, {"given": "C C", "dropping-particle": "", "suffix": "", "family": "Wu", "parse-names": false, "non-dropping-particle": ""}, {"given": "P J", "dropping-particle": "", "suffix": "", "family": "Chen", "parse-names": false, "non-dropping-particle": ""}, {"given": "M H", "dropping-particle": "", "suffix": "", "family": "Chang", "parse-names": false, "non-dropping-particle": ""}, {"given": "D S", "dropping-particle": "", "suffix": "", "family": "Chen", "parse-names": false, "non-dropping-particle": ""}], "issued": {"date-parts": [["2010"]]}, "title": "Distinct hepatitis B virus dynamics in the immunotolerant and early immunoclearance phases", "page": "3454-3463", "volume": "84", "type": "article-journal", "container-title": "Journal of Virology", "issue": "7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63706C" w:rsidRPr="0063706C">
              <w:rPr>
                <w:rFonts w:ascii="Times New Roman" w:hAnsi="Times New Roman"/>
                <w:noProof/>
                <w:color w:val="000000"/>
                <w:sz w:val="16"/>
              </w:rPr>
              <w:t>[4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D82CDF" w:rsidRPr="00D82CDF" w14:paraId="2AEFE54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FCDBA9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d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27C713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hepad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B116CC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titis B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68707E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3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546FB3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8.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F1F4B3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E952A50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B8514C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B7B0EB4" w14:textId="77777777" w:rsidR="00D82CD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]"}, "citationItems": [{"uris": ["http://www.mendeley.com/documents/?uuid=7b0a50db-3b9f-4766-9e50-faadd1f12c61"], "id": "ITEM-1", "itemData": {"ISBN": "0022-538X", "author": [{"given": "H Y", "dropping-particle": "", "suffix": "", "family": "Wang", "parse-names": false, "non-dropping-particle": ""}, {"given": "M H", "dropping-particle": "", "suffix": "", "family": "Chien", "parse-names": false, "non-dropping-particle": ""}, {"given": "H P", "dropping-particle": "", "suffix": "", "family": "Huang", "parse-names": false, "non-dropping-particle": ""}, {"given": "H C", "dropping-particle": "", "suffix": "", "family": "Chang", "parse-names": false, "non-dropping-particle": ""}, {"given": "C C", "dropping-particle": "", "suffix": "", "family": "Wu", "parse-names": false, "non-dropping-particle": ""}, {"given": "P J", "dropping-particle": "", "suffix": "", "family": "Chen", "parse-names": false, "non-dropping-particle": ""}, {"given": "M H", "dropping-particle": "", "suffix": "", "family": "Chang", "parse-names": false, "non-dropping-particle": ""}, {"given": "D S", "dropping-particle": "", "suffix": "", "family": "Chen", "parse-names": false, "non-dropping-particle": ""}], "issued": {"date-parts": [["2010"]]}, "title": "Distinct hepatitis B virus dynamics in the immunotolerant and early immunoclearance phases", "page": "3454-3463", "volume": "84", "type": "article-journal", "container-title": "Journal of Virology", "issue": "7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63706C" w:rsidRPr="0063706C">
              <w:rPr>
                <w:rFonts w:ascii="Times New Roman" w:hAnsi="Times New Roman"/>
                <w:noProof/>
                <w:color w:val="000000"/>
                <w:sz w:val="16"/>
              </w:rPr>
              <w:t>[4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D82CDF" w:rsidRPr="00D82CDF" w14:paraId="4D0F938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03AF4F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pad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0D44EF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vihepad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BE7470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uck hepatitis B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29BDE5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.8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0AC661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0D6A2E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5346A7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6E5E67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CC78394" w14:textId="77777777" w:rsidR="00D82CD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]"}, "citationItems": [{"uris": ["http://www.mendeley.com/documents/?uuid=667adcc0-d83b-40c7-a459-3c6b53976551"], "id": "ITEM-1", "itemData": {"ISBN": "0022-538X", "author": [{"given": "I", "dropping-particle": "", "suffix": "", "family": "Pult", "parse-names": false, "non-dropping-particle": ""}, {"given": "N", "dropping-particle": "", "suffix": "", "family": "Abbott", "parse-names": false, "non-dropping-particle": ""}, {"given": "Y Y", "dropping-particle": "", "suffix": "", "family": "Zhang", "parse-names": false, "non-dropping-particle": ""}, {"given": "J", "dropping-particle": "", "suffix": "", "family": "Summers", "parse-names": false, "non-dropping-particle": ""}], "issued": {"date-parts": [["2001"]]}, "title": "Frequency of spontaneous mutations in an avian hepadnavirus infection", "page": "9623-9632", "volume": "75", "type": "article-journal", "container-title": "Journal of Virology", "issue": "20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63706C" w:rsidRPr="0063706C">
              <w:rPr>
                <w:rFonts w:ascii="Times New Roman" w:hAnsi="Times New Roman"/>
                <w:noProof/>
                <w:color w:val="000000"/>
                <w:sz w:val="16"/>
              </w:rPr>
              <w:t>[5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D82CDF" w:rsidRPr="00D82CDF" w14:paraId="1E3D54B5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99B051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rpes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B204BC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Simplex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070E9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sv+AF8-11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6C8A5A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62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A86F05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5BF5E8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99A0C94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5E151B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00801E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445A84FC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1E7652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rpes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520EC0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Cytomegal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B0C88D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CytVir+AF8-N17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AEB4D7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.23E-00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007BD8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3FDA73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50519BC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FB92DF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E245EE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527B768A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FAC9E0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rpes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C381EC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Simplex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001B22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HV1+AF8-N1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C1B5CF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22E-0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0C9C2A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73C40A0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D88256B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B107E4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2C8F56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040CB7E9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57F6B3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rpes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4410A1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Simplex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E2C66B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HV2+AF8-N15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86DAFA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83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2F8A1D1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764840D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62AB83F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FEB145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878241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7950D5D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6F8124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rpes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5E2F7B4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Simplex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F45853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HV3+AF8-N1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9154E9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72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176255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C82827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5D51574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AA502BF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76719AC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4D6A45B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D288AB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rpes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75DB698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ard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132963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ardVir+AF8-N13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CB9DA9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12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104343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954F063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A96D2D7" w14:textId="77777777" w:rsidR="00D82CDF" w:rsidRPr="00D82CDF" w:rsidRDefault="00D745F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7237562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65B08B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D82CDF" w:rsidRPr="00D82CDF" w14:paraId="3D90F38C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100A91E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rpes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164832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Simplex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807F277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erpes simplex viruse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3EDA445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9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EC3D5EB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9F24C9A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F715436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9B87229" w14:textId="77777777" w:rsidR="00D82CDF" w:rsidRPr="00D82CDF" w:rsidRDefault="00D82C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40060DE" w14:textId="77777777" w:rsidR="00D82CD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6]"}, "citationItems": [{"uris": ["http://www.mendeley.com/documents/?uuid=c10e11cc-37de-4b67-923b-5be2bf05118e"], "id": "ITEM-1", "itemData": {"ISBN": "0016-6731", "author": [{"given": "J W", "dropping-particle": "", "suffix": "", "family": "Drake", "parse-names": false, "non-dropping-particle": ""}, {"given": "C B C", "dropping-particle": "", "suffix": "", "family": "Hwang", "parse-names": false, "non-dropping-particle": ""}], "issued": {"date-parts": [["2005"]]}, "title": "On the mutation rate of herpes simplex virus type 1", "page": "969-970", "volume": "170", "type": "article-journal", "container-title": "Genetics", "issue": "2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63706C" w:rsidRPr="0063706C">
              <w:rPr>
                <w:rFonts w:ascii="Times New Roman" w:hAnsi="Times New Roman"/>
                <w:noProof/>
                <w:color w:val="000000"/>
                <w:sz w:val="16"/>
              </w:rPr>
              <w:t>[6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E63F14" w:rsidRPr="00D82CDF" w14:paraId="23AB3D3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CDC25F6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fl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4A941FC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fl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C551E8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WV+AF8-N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88069BF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37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1659C47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8.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2292C1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08DD942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CD47D75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EDDF27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E63F14" w:rsidRPr="00D82CDF" w14:paraId="0409745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B57F7D6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n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8CBC7EC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CC19A40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hage M13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A476A48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2.9</w:t>
            </w:r>
            <w:r w:rsidRPr="00D82CDF">
              <w:rPr>
                <w:rFonts w:ascii="Times New Roman" w:hAnsi="Times New Roman"/>
                <w:sz w:val="16"/>
              </w:rPr>
              <w:t>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0C52E9C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79A0A70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B8F368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02B38E6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532AC52" w14:textId="77777777" w:rsidR="00E63F14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7]"}, "citationItems": [{"uris": ["http://www.mendeley.com/documents/?uuid=c9e78eec-1e04-4e7d-b429-a253ebd5cf6e"], "id": "ITEM-1", "itemData": {"ISBN": "0021-9258", "author": [{"given": "T A", "dropping-particle": "", "suffix": "", "family": "Kunkel", "parse-names": false, "non-dropping-particle": ""}], "issued": {"date-parts": [["1985"]]}, "title": "The mutational specificity of DNA polymerase-beta during in vitro DNA synthesis. Production of frameshift, base substitution, and deletion mutations", "page": "5787-5796", "volume": "260", "type": "article-journal", "container-title": "Journal of Biological Chemistry", "issue": "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E63F14" w:rsidRPr="00E63F14">
              <w:rPr>
                <w:rFonts w:ascii="Times New Roman" w:hAnsi="Times New Roman"/>
                <w:noProof/>
                <w:color w:val="000000"/>
                <w:sz w:val="16"/>
              </w:rPr>
              <w:t>[7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E63F14" w:rsidRPr="00D82CDF" w14:paraId="0D454AAF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9C03FE8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rid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F60AA7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ymphocys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A790CA0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LCV+AF8-N1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0E604B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.03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3505307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B8DE5E5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DB95E6E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B68837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3876BF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E63F14" w:rsidRPr="00D82CDF" w14:paraId="140E9F4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64EC34A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rid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6A6ABB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ymphocys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315C63F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LDV+AF8-N2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5633F05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9.03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B757E6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57E27B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3C6F84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32F1F8C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1DA056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E63F14" w:rsidRPr="00D82CDF" w14:paraId="06A3A37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0006219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rid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9C0189E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egalocy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97D66CC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cV+AF8-N22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ADD94A0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85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19B82E8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5F9F4BF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12EFD89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2C1227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65359AA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E63F14" w:rsidRPr="00D82CDF" w14:paraId="3CBF22F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EC2C926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rid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AB8422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Ran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BF8D136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anaVir+AF8-N23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37EDBB0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1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4BEA4F6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0CB49C9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1DA646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249DE9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6EC27C9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E63F14" w:rsidRPr="00D82CDF" w14:paraId="6E4D87DE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BAD0226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Lev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73829ED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llole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0AD0C78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hage QB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9C400E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54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F6294CC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3F346E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6F2E75F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FA32C35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1E3E179" w14:textId="77777777" w:rsidR="00E63F14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8]"}, "citationItems": [{"uris": ["http://www.mendeley.com/documents/?uuid=30abcdb4-2199-4e46-8da0-ba471e491cae"], "id": "ITEM-1", "itemData": {"ISBN": "0027-8424", "author": [{"given": "J W", "dropping-particle": "", "suffix": "", "family": "Drake", "parse-names": false, "non-dropping-particle": ""}], "issued": {"date-parts": [["1993"]]}, "title": "Rates of spontaneous mutation among RNA viruses", "page": "4171-4175", "volume": "90", "type": "article-journal", "container-title": "Proceedings of the National Academy of Sciences, USA", "issue": "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E63F14" w:rsidRPr="00E63F14">
              <w:rPr>
                <w:rFonts w:ascii="Times New Roman" w:hAnsi="Times New Roman"/>
                <w:noProof/>
                <w:color w:val="000000"/>
                <w:sz w:val="16"/>
              </w:rPr>
              <w:t>[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E63F14" w:rsidRPr="00D82CDF" w14:paraId="0870974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F62303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Lev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4E1268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llole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C8F830D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hage QB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8A34F2F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2.10</w:t>
            </w:r>
            <w:r w:rsidRPr="00D82CDF">
              <w:rPr>
                <w:rFonts w:ascii="Times New Roman" w:hAnsi="Times New Roman"/>
                <w:sz w:val="16"/>
              </w:rPr>
              <w:t>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C218029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13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C3E86AD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5C1764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9E2B2E5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8F5CAC3" w14:textId="77777777" w:rsidR="00E63F14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9]"}, "citationItems": [{"uris": ["http://www.mendeley.com/documents/?uuid=9527424d-cb97-4144-bb3a-5f2b6c0aa32e"], "id": "ITEM-1", "itemData": {"ISBN": "1558-5646", "author": [{"given": "P", "dropping-particle": "", "suffix": "", "family": "Domingo\u2010Calap", "parse-names": false, "non-dropping-particle": ""}, {"given": "R", "dropping-particle": "", "suffix": "", "family": "Sanju\u00e1n", "parse-names": false, "non-dropping-particle": ""}], "issued": {"date-parts": [["2011"]]}, "title": "Experimental Evolution of RNA versus DNA Viruses", "page": "2987-2994", "volume": "65", "type": "article-journal", "container-title": "Evolution", "issue": "10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E63F14" w:rsidRPr="00E63F14">
              <w:rPr>
                <w:rFonts w:ascii="Times New Roman" w:hAnsi="Times New Roman"/>
                <w:noProof/>
                <w:color w:val="000000"/>
                <w:sz w:val="16"/>
              </w:rPr>
              <w:t>[9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E63F14" w:rsidRPr="00D82CDF" w14:paraId="1743E68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2690D35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Lute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32C98D8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ute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0F09A92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YDV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9668F8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65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E9C381A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A21418A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8DC545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79BE478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298B425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E63F14" w:rsidRPr="00D82CDF" w14:paraId="4F069D8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2EEAE65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Lute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9A50FC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ute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C5A9917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abYV12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AAFB46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56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1A81A2D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900EC8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37E585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10F300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EB19DFD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E63F14" w:rsidRPr="00D82CDF" w14:paraId="146A7BB8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BD6C4E6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Lute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94C7882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ute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5B7DB9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YDV12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970B4FC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2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DBDBB2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48825B0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61AAB9A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836048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B591AE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E63F14" w:rsidRPr="00D82CDF" w14:paraId="08E09960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4190D39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Lute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01D133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ute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676A76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DV12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10006E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9.11E-00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914F35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3C8A91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40B0E86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739159A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3FE9680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E63F14" w:rsidRPr="00D82CDF" w14:paraId="11AF468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B68A88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alacoherpes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9153248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stre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D36D0B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SV+AF8-N9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AF0FCA7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.1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A19714E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D1C80B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98211D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DF26129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6861A6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E63F14" w:rsidRPr="00D82CDF" w14:paraId="5B02DBE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C312E37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et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5C6BBE9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et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423C1DF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accharomyces cerevisiae Ty1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AD154E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07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BB2703E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788C3F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4D241C7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1325CD6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4206D03" w14:textId="77777777" w:rsidR="00E63F14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0,11]"}, "citationItems": [{"uris": ["http://www.mendeley.com/documents/?uuid=1618a6ed-e03c-47ca-aa78-86c369955972"], "id": "ITEM-1", "itemData": {"ISBN": "0016-6731", "author": [{"given": "J W", "dropping-particle": "", "suffix": "", "family": "Drake", "parse-names": false, "non-dropping-particle": ""}, {"given": "B", "dropping-particle": "", "suffix": "", "family": "Charlesworth", "parse-names": false, "non-dropping-particle": ""}, {"given": "D", "dropping-particle": "", "suffix": "", "family": "Charlesworth", "parse-names": false, "non-dropping-particle": ""}, {"given": "J F", "dropping-particle": "", "suffix": "", "family": "Crow", "parse-names": false, "non-dropping-particle": ""}], "issued": {"date-parts": [["1998"]]}, "title": "Rates of spontaneous mutation", "page": "1667-1686", "volume": "148", "type": "article-journal", "container-title": "Genetics", "issue": "4", "id": "ITEM-1"}}, {"uris": ["http://www.mendeley.com/documents/?uuid=289d51c0-bf6c-4129-8b8a-4bbe09e7f1e6"], "id": "ITEM-2", "itemData": {"ISBN": "0027-8424", "author": [{"given": "A", "dropping-particle": "", "suffix": "", "family": "Gabriel", "parse-names": false, "non-dropping-particle": ""}, {"given": "M", "dropping-particle": "", "suffix": "", "family": "Willems", "parse-names": false, "non-dropping-particle": ""}, {"given": "E H", "dropping-particle": "", "suffix": "", "family": "Mules", "parse-names": false, "non-dropping-particle": ""}, {"given": "J D", "dropping-particle": "", "suffix": "", "family": "Boeke", "parse-names": false, "non-dropping-particle": ""}], "issued": {"date-parts": [["1996"]]}, "title": "Replication infidelity during a single cycle of Ty1 retrotransposition", "page": "7767-7771", "volume": "93", "type": "article-journal", "container-title": "Proceedings of the National Academy of Sciences, USA", "issue": "15", "id": "ITEM-2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003FDF" w:rsidRPr="00003FDF">
              <w:rPr>
                <w:rFonts w:ascii="Times New Roman" w:hAnsi="Times New Roman"/>
                <w:noProof/>
                <w:color w:val="000000"/>
                <w:sz w:val="16"/>
              </w:rPr>
              <w:t>[10,11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E63F14" w:rsidRPr="00D82CDF" w14:paraId="1383F82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7BA7E77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ic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8925D6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ic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215AE1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hage Phi 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4C40C8F" w14:textId="77777777" w:rsidR="00E63F14" w:rsidRPr="00D82CDF" w:rsidRDefault="00003FD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5.89</w:t>
            </w:r>
            <w:r w:rsidR="00E63F14" w:rsidRPr="00D82CDF">
              <w:rPr>
                <w:rFonts w:ascii="Times New Roman" w:hAnsi="Times New Roman"/>
                <w:sz w:val="16"/>
              </w:rPr>
              <w:t>E-00</w:t>
            </w:r>
            <w:r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2294E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1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9B647C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0ECF83D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DFBE63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3BAE22E" w14:textId="77777777" w:rsidR="00E63F14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9]"}, "citationItems": [{"uris": ["http://www.mendeley.com/documents/?uuid=9527424d-cb97-4144-bb3a-5f2b6c0aa32e"], "id": "ITEM-1", "itemData": {"ISBN": "1558-5646", "author": [{"given": "P", "dropping-particle": "", "suffix": "", "family": "Domingo\u2010Calap", "parse-names": false, "non-dropping-particle": ""}, {"given": "R", "dropping-particle": "", "suffix": "", "family": "Sanju\u00e1n", "parse-names": false, "non-dropping-particle": ""}], "issued": {"date-parts": [["2011"]]}, "title": "Experimental Evolution of RNA versus DNA Viruses", "page": "2987-2994", "volume": "65", "type": "article-journal", "container-title": "Evolution", "issue": "10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003FDF" w:rsidRPr="00003FDF">
              <w:rPr>
                <w:rFonts w:ascii="Times New Roman" w:hAnsi="Times New Roman"/>
                <w:noProof/>
                <w:color w:val="000000"/>
                <w:sz w:val="16"/>
              </w:rPr>
              <w:t>[9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E63F14" w:rsidRPr="00D82CDF" w14:paraId="4342363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8D3046C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ic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25D756E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ic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66EE0C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hage Phi X 17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6B196F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.66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5F89049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1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BC44092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2EE0B37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130FF37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FBBD0B2" w14:textId="77777777" w:rsidR="00E63F14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2]"}, "citationItems": [{"uris": ["http://www.mendeley.com/documents/?uuid=28b7d3a1-ab2d-41e6-87e2-61d3f1af754b"], "id": "ITEM-1", "itemData": {"ISBN": "0042-6822", "author": [{"given": "D T", "dropping-particle": "", "suffix": "", "family": "Denhardt", "parse-names": false, "non-dropping-particle": ""}, {"given": "R B", "dropping-particle": "", "suffix": "", "family": "Silver", "parse-names": false, "non-dropping-particle": ""}], "issued": {"date-parts": [["1966"]]}, "title": "An analysis of the clone size distribution of \u03a6X174 mutants and recombinants", "page": "10-19", "volume": "30", "type": "article-journal", "container-title": "Virology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003FDF" w:rsidRPr="00003FDF">
              <w:rPr>
                <w:rFonts w:ascii="Times New Roman" w:hAnsi="Times New Roman"/>
                <w:noProof/>
                <w:color w:val="000000"/>
                <w:sz w:val="16"/>
              </w:rPr>
              <w:t>[12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E63F14" w:rsidRPr="00D82CDF" w14:paraId="029FCA8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E260DD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ic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4ED6CE8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ic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377F9E4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hage Phi X 17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CBA722D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65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7BAF3B9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1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A24F612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700DFAA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7914F68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CA009AB" w14:textId="77777777" w:rsidR="00E63F14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3]"}, "citationItems": [{"uris": ["http://www.mendeley.com/documents/?uuid=1d6e27d8-0ca7-4eb7-a1b2-b28ba792aacb"], "id": "ITEM-1", "itemData": {"ISBN": "0016-6731", "author": [{"given": "J M", "dropping-particle": "", "suffix": "", "family": "Cuevas", "parse-names": false, "non-dropping-particle": ""}, {"given": "S", "dropping-particle": "", "suffix": "", "family": "Duffy", "parse-names": false, "non-dropping-particle": ""}, {"given": "R", "dropping-particle": "", "suffix": "", "family": "Sanju\u00e1n", "parse-names": false, "non-dropping-particle": ""}], "issued": {"date-parts": [["2009"]]}, "title": "Point mutation rate of bacteriophage \u03a6X174", "page": "747-749", "volume": "183", "type": "article-journal", "container-title": "Genetics", "issue": "2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003FDF" w:rsidRPr="00003FDF">
              <w:rPr>
                <w:rFonts w:ascii="Times New Roman" w:hAnsi="Times New Roman"/>
                <w:noProof/>
                <w:color w:val="000000"/>
                <w:sz w:val="16"/>
              </w:rPr>
              <w:t>[13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E63F14" w:rsidRPr="00D82CDF" w14:paraId="6240CA3A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728611F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ic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322CD2F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ic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9267CA3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acteriophage phi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48836BA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5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8A882A5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1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3A8BE32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B955E3A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C4CBDA7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7145654" w14:textId="77777777" w:rsidR="00E63F14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4]"}, "citationItems": [{"uris": ["http://www.mendeley.com/documents/?uuid=17bf14f2-106e-4046-b608-c3e4778ef5bd"], "id": "ITEM-1", "itemData": {"ISBN": "1098-2280", "author": [{"given": "J L", "dropping-particle": "", "suffix": "", "family": "Raney", "parse-names": false, "non-dropping-particle": ""}, {"given": "R R", "dropping-particle": "", "suffix": "", "family": "Delongchamp", "parse-names": false, "non-dropping-particle": ""}, {"given": "C R", "dropping-particle": "", "suffix": "", "family": "Valentine", "parse-names": false, "non-dropping-particle": ""}], "issued": {"date-parts": [["2004"]]}, "title": "Spontaneous mutant frequency and mutation spectrum for gene A of \u0152\u00b6X174 grown in E. coli", "page": "119-127", "volume": "44", "type": "article-journal", "container-title": "Environmental and Molecular Mutagenesis", "issue": "2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003FDF" w:rsidRPr="00003FDF">
              <w:rPr>
                <w:rFonts w:ascii="Times New Roman" w:hAnsi="Times New Roman"/>
                <w:noProof/>
                <w:color w:val="000000"/>
                <w:sz w:val="16"/>
              </w:rPr>
              <w:t>[14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E63F14" w:rsidRPr="00D82CDF" w14:paraId="30B0802C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A9AFAB2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ic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6906085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ic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BD3B0B2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hage Phi X17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32E8977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6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5C43D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8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DA27B81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D68AE6D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3F845AB" w14:textId="77777777" w:rsidR="00E63F14" w:rsidRPr="00D82CDF" w:rsidRDefault="00E63F14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6958233" w14:textId="77777777" w:rsidR="00E63F14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4]"}, "citationItems": [{"uris": ["http://www.mendeley.com/documents/?uuid=17bf14f2-106e-4046-b608-c3e4778ef5bd"], "id": "ITEM-1", "itemData": {"ISBN": "1098-2280", "author": [{"given": "J L", "dropping-particle": "", "suffix": "", "family": "Raney", "parse-names": false, "non-dropping-particle": ""}, {"given": "R R", "dropping-particle": "", "suffix": "", "family": "Delongchamp", "parse-names": false, "non-dropping-particle": ""}, {"given": "C R", "dropping-particle": "", "suffix": "", "family": "Valentine", "parse-names": false, "non-dropping-particle": ""}], "issued": {"date-parts": [["2004"]]}, "title": "Spontaneous mutant frequency and mutation spectrum for gene A of \u0152\u00b6X174 grown in E. coli", "page": "119-127", "volume": "44", "type": "article-journal", "container-title": "Environmental and Molecular Mutagenesis", "issue": "2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A0032C" w:rsidRPr="00A0032C">
              <w:rPr>
                <w:rFonts w:ascii="Times New Roman" w:hAnsi="Times New Roman"/>
                <w:noProof/>
                <w:color w:val="000000"/>
                <w:sz w:val="16"/>
              </w:rPr>
              <w:t>[14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C0B87" w:rsidRPr="00D82CDF" w14:paraId="30910DB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E31E0D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y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A8A7AAE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T4-like-viruse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D914D71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hage T2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A548E91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.30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8EE1217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1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038C5CA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D088A29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BA90E1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F8DDE2B" w14:textId="77777777" w:rsidR="007C0B87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5]"}, "citationItems": [{"uris": ["http://www.mendeley.com/documents/?uuid=3642486b-be9c-48b5-b7c6-a54d84e640f0"], "id": "ITEM-1", "itemData": {"publisher": "Cold Spring Harbor Laboratory Press", "ISBN": "0091-7451", "author": [{"given": "S E", "dropping-particle": "", "suffix": "", "family": "Luria", "parse-names": false, "non-dropping-particle": ""}], "issued": {"date-parts": [["1951"]]}, "title": "The frequency distribution of spontaneous bacteriophage mutants as evidence for the exponential rate of phage reproduction", "page": "463-470", "volume": "16", "container-title": "Cold Spring Harbor Symposia on Quantitative Biology", "type": "paper-conference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0B87" w:rsidRPr="007C0B87">
              <w:rPr>
                <w:rFonts w:ascii="Times New Roman" w:hAnsi="Times New Roman"/>
                <w:noProof/>
                <w:color w:val="000000"/>
                <w:sz w:val="16"/>
              </w:rPr>
              <w:t>[15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C0B87" w:rsidRPr="00D82CDF" w14:paraId="569009F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7C7BCC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Nan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4A2314D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Nan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D4A3F5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bNYV+AF8-N5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46D1425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53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7AAAEF9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A0776F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B6D0E3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1C8592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E113E4D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5AB37FD0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EDACAC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Nod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AA1244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Betanod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2F9B3C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etanodavirus+AF8-rna1+AF8-3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0738A8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7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B971D5D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F4E400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7FBB5D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E7CF79E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B342671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28CC314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33B2255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Nod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EA0F39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Betanod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FACCF99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etanodavirus+AF8-rna2+AF8-3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3A51D31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55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5D96FA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175B4CE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BA647A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518E05D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66416D1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3E4F822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C8A88F1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9B468D5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fluenz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92680B5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5n2+AF8-s5+AF8-10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524649D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18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034B21B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0A16BD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BB2A2C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F1C3AD9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90A619D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32F0077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B40DBE7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240D63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fluenz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C6665F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9n2+AF8-s4+AF8-99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F620C0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53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F74EA0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341B9F9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B88533B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7EDED1B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DADE327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6565400E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D5A3D5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9EFEA6D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fluenz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4013DCE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9n2+AF8-s5+AF8-99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EACB20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63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2364DC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852643E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BDC8B0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6CE194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BABB5AB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1AE34D1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857383E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515969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fluenz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83EE04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9n2+AF8-s6+AF8-99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F2E807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.56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6046247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13B04FA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03AB3BA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70DB64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4173F4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6F7BB46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D10BA4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5C7109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fluenz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0D4E9D7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nfA+AF8-N43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31BCDA5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76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CAD2C67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A8D2FC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56DCBC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02EF11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3E33BD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3D50EAFC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7C55CE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9895F95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s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624BF5A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AV+AF8-f+AF8-37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ACDD2E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86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522029A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4CA9761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B1E180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C8C18A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599EE1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47F067D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453A99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89D590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s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76E09B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AV+AF8-he+AF8-37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3784C2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.11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90F8D9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B72CD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23F6E2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670827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548E11A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17C3207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CCC117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BC81B09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fluenz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6C229AB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nfluenza A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1C579A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20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FD8271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5FDAF9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260387B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0639F1A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8DB7FCF" w14:textId="77777777" w:rsidR="007C0B87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8]"}, "citationItems": [{"uris": ["http://www.mendeley.com/documents/?uuid=30abcdb4-2199-4e46-8da0-ba471e491cae"], "id": "ITEM-1", "itemData": {"ISBN": "0027-8424", "author": [{"given": "J W", "dropping-particle": "", "suffix": "", "family": "Drake", "parse-names": false, "non-dropping-particle": ""}], "issued": {"date-parts": [["1993"]]}, "title": "Rates of spontaneous mutation among RNA viruses", "page": "4171-4175", "volume": "90", "type": "article-journal", "container-title": "Proceedings of the National Academy of Sciences, USA", "issue": "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0B87" w:rsidRPr="007C0B87">
              <w:rPr>
                <w:rFonts w:ascii="Times New Roman" w:hAnsi="Times New Roman"/>
                <w:noProof/>
                <w:color w:val="000000"/>
                <w:sz w:val="16"/>
              </w:rPr>
              <w:t>[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C0B87" w:rsidRPr="00D82CDF" w14:paraId="60DF637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3C116E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1975835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fluenz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61FB202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nfluenza A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8FCDEE1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.22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7FF23C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1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20D1C9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C0E40F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9DE3C09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DB2010E" w14:textId="77777777" w:rsidR="007C0B87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6]"}, "citationItems": [{"uris": ["http://www.mendeley.com/documents/?uuid=c7be884d-e617-465e-b807-c8c3d9839a1d"], "id": "ITEM-1", "itemData": {"ISBN": "0022-538X", "author": [{"given": "P", "dropping-particle": "", "suffix": "", "family": "Su\u00e1rez", "parse-names": false, "non-dropping-particle": ""}, {"given": "J", "dropping-particle": "", "suffix": "", "family": "Valcarcel", "parse-names": false, "non-dropping-particle": ""}, {"given": "J", "dropping-particle": "", "suffix": "", "family": "Ortin", "parse-names": false, "non-dropping-particle": ""}], "issued": {"date-parts": [["1992"]]}, "title": "Heterogeneity of the mutation rates of influenza A viruses: isolation of mutator mutants", "page": "2491-2494", "volume": "66", "type": "article-journal", "container-title": "Journal of Virology", "issue": "4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0B87" w:rsidRPr="007C0B87">
              <w:rPr>
                <w:rFonts w:ascii="Times New Roman" w:hAnsi="Times New Roman"/>
                <w:noProof/>
                <w:color w:val="000000"/>
                <w:sz w:val="16"/>
              </w:rPr>
              <w:t>[16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C0B87" w:rsidRPr="00D82CDF" w14:paraId="06A0916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4F8470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3C93C6B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fluenz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A1FB84E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nfluenza A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DEE3D4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20E-00</w:t>
            </w:r>
            <w:r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7B2E9A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5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5BA592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8FAEA7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D017AAD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CCBEF1B" w14:textId="77777777" w:rsidR="007C0B87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7]"}, "citationItems": [{"uris": ["http://www.mendeley.com/documents/?uuid=0fa545e5-148f-430b-bd34-6d43f5053d6e"], "id": "ITEM-1", "itemData": {"ISBN": "0022-538X", "author": [{"given": "J D", "dropping-particle": "", "suffix": "", "family": "Parvin", "parse-names": false, "non-dropping-particle": ""}, {"given": "A", "dropping-particle": "", "suffix": "", "family": "Moscona", "parse-names": false, "non-dropping-particle": ""}, {"given": "W T", "dropping-particle": "", "suffix": "", "family": "Pan", "parse-names": false, "non-dropping-particle": ""}, {"given": "J M", "dropping-particle": "", "suffix": "", "family": "Leider", "parse-names": false, "non-dropping-particle": ""}, {"given": "P", "dropping-particle": "", "suffix": "", "family": "Palese", "parse-names": false, "non-dropping-particle": ""}], "issued": {"date-parts": [["1986"]]}, "title": "Measurement of the mutation rates of animal viruses: influenza A virus and poliovirus type 1", "page": "377-383", "volume": "59", "type": "article-journal", "container-title": "Journal of Virology", "issue": "2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0B87" w:rsidRPr="007C0B87">
              <w:rPr>
                <w:rFonts w:ascii="Times New Roman" w:hAnsi="Times New Roman"/>
                <w:noProof/>
                <w:color w:val="000000"/>
                <w:sz w:val="16"/>
              </w:rPr>
              <w:t>[17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C0B87" w:rsidRPr="00D82CDF" w14:paraId="3696B9E8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8F64DBE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C11568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fluenz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0305C9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nfluenza A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A5D02D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1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D43DBB5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1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F509F8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304996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27D76A2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23CEE82" w14:textId="77777777" w:rsidR="007C0B87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8]"}, "citationItems": [{"uris": ["http://www.mendeley.com/documents/?uuid=5b23a2fb-b044-4f83-8f10-51ccb4f2bbee"], "id": "ITEM-1", "itemData": {"ISBN": "0022-538X", "author": [{"given": "E", "dropping-particle": "", "suffix": "", "family": "Nobusawa", "parse-names": false, "non-dropping-particle": ""}, {"given": "K", "dropping-particle": "", "suffix": "", "family": "Sato", "parse-names": false, "non-dropping-particle": ""}], "issued": {"date-parts": [["2006"]]}, "title": "Comparison of the mutation rates of human influenza A and B viruses", "page": "3675-3678", "volume": "80", "type": "article-journal", "container-title": "Journal of Virology", "issue": "7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0B87" w:rsidRPr="007C0B87">
              <w:rPr>
                <w:rFonts w:ascii="Times New Roman" w:hAnsi="Times New Roman"/>
                <w:noProof/>
                <w:color w:val="000000"/>
                <w:sz w:val="16"/>
              </w:rPr>
              <w:t>[1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C0B87" w:rsidRPr="00D82CDF" w14:paraId="7F614A5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F66DA7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7D7D14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fluenz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D83BC7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nfluenza A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1E3471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38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72A9652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5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7D58959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603191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FE54CD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AC269CB" w14:textId="77777777" w:rsidR="007C0B87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7]"}, "citationItems": [{"uris": ["http://www.mendeley.com/documents/?uuid=0fa545e5-148f-430b-bd34-6d43f5053d6e"], "id": "ITEM-1", "itemData": {"ISBN": "0022-538X", "author": [{"given": "J D", "dropping-particle": "", "suffix": "", "family": "Parvin", "parse-names": false, "non-dropping-particle": ""}, {"given": "A", "dropping-particle": "", "suffix": "", "family": "Moscona", "parse-names": false, "non-dropping-particle": ""}, {"given": "W T", "dropping-particle": "", "suffix": "", "family": "Pan", "parse-names": false, "non-dropping-particle": ""}, {"given": "J M", "dropping-particle": "", "suffix": "", "family": "Leider", "parse-names": false, "non-dropping-particle": ""}, {"given": "P", "dropping-particle": "", "suffix": "", "family": "Palese", "parse-names": false, "non-dropping-particle": ""}], "issued": {"date-parts": [["1986"]]}, "title": "Measurement of the mutation rates of animal viruses: influenza A virus and poliovirus type 1", "page": "377-383", "volume": "59", "type": "article-journal", "container-title": "Journal of Virology", "issue": "2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0B87" w:rsidRPr="007C0B87">
              <w:rPr>
                <w:rFonts w:ascii="Times New Roman" w:hAnsi="Times New Roman"/>
                <w:noProof/>
                <w:color w:val="000000"/>
                <w:sz w:val="16"/>
              </w:rPr>
              <w:t>[17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C0B87" w:rsidRPr="00D82CDF" w14:paraId="34BE640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26EC5C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rtho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EA61DA9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Influenz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5CCC957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Influenza B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C54ECA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7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10727D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8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A906242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016612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59B0E6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885814D" w14:textId="77777777" w:rsidR="007C0B87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19]"}, "citationItems": [{"uris": ["http://www.mendeley.com/documents/?uuid=d4d6c59d-346a-4133-ac73-a430571630f6"], "id": "ITEM-1", "itemData": {"ISBN": "0022-538X", "author": [{"given": "J", "dropping-particle": "", "suffix": "", "family": "Stech", "parse-names": false, "non-dropping-particle": ""}, {"given": "X", "dropping-particle": "", "suffix": "", "family": "Xiong", "parse-names": false, "non-dropping-particle": ""}, {"given": "C", "dropping-particle": "", "suffix": "", "family": "Scholtissek", "parse-names": false, "non-dropping-particle": ""}, {"given": "R G", "dropping-particle": "", "suffix": "", "family": "Webster", "parse-names": false, "non-dropping-particle": ""}], "issued": {"date-parts": [["1999"]]}, "title": "Independence of evolutionary and mutational rates after transmission of avian influenza viruses to swine", "page": "1878-1884", "volume": "73", "type": "article-journal", "container-title": "Journal of Virology", "issue": "3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0B87" w:rsidRPr="007C0B87">
              <w:rPr>
                <w:rFonts w:ascii="Times New Roman" w:hAnsi="Times New Roman"/>
                <w:noProof/>
                <w:color w:val="000000"/>
                <w:sz w:val="16"/>
              </w:rPr>
              <w:t>[19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C0B87" w:rsidRPr="00D82CDF" w14:paraId="64735CE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710408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pill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58848A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Deltapapill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858A8DB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PV+AF8-N25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C52A02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.29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8D662F7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39F682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56AC85A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C95030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BA217A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70D1F12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8BF0871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pill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3B3B5B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lphapapill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04DE43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PV16+AF8-N2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7393CE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8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9E1DD1A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8EC2C67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7702BDB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54F527D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F1C6EC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755AD84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11D357E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pill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899F1D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apill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4DEF75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PV31+AF8-N33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8C33CE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58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503B578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A5590BE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F9E7BD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E012D5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E35145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7F67BAC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927E0E1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pill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9EADD7F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lphapapill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2402F19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PV6+AF8-N32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35BA362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9.73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D979D26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C749DA2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0D0402B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03A9640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2A2ECEB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C0B87" w:rsidRPr="00D82CDF" w14:paraId="351F736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975421A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pill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275C92C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apill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BB35BC6" w14:textId="77777777" w:rsidR="007C0B87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veral papillomaviruse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AD49D02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9.70E-00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9984D17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9500000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2D22C6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3FDEBA4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co-divergen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F45E153" w14:textId="77777777" w:rsidR="007C0B87" w:rsidRPr="00D82CDF" w:rsidRDefault="007C0B87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6E1F276" w14:textId="77777777" w:rsidR="007C0B87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0]"}, "citationItems": [{"uris": ["http://www.mendeley.com/documents/?uuid=6e0851a8-80b7-4b6d-a7c0-9aa359695b94"], "id": "ITEM-1", "itemData": {"ISBN": "0737-4038", "author": [{"given": "S D", "dropping-particle": "", "suffix": "", "family": "Shah", "parse-names": false, "non-dropping-particle": ""}, {"given": "J", "dropping-particle": "", "suffix": "", "family": "Doorbar", "parse-names": false, "non-dropping-particle": ""}, {"given": "R A", "dropping-particle": "", "suffix": "", "family": "Goldstein", "parse-names": false, "non-dropping-particle": ""}], "issued": {"date-parts": [["2010"]]}, "title": "Analysis of host-parasite incongruence in papillomavirus evolution using importance sampling", "page": "1301-1314", "volume": "27", "type": "article-journal", "container-title": "Molecular Biology and Evolution", "issue": "6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0B87" w:rsidRPr="007C0B87">
              <w:rPr>
                <w:rFonts w:ascii="Times New Roman" w:hAnsi="Times New Roman"/>
                <w:noProof/>
                <w:color w:val="000000"/>
                <w:sz w:val="16"/>
              </w:rPr>
              <w:t>[20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463932" w:rsidRPr="00D82CDF" w14:paraId="5FB1472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29A3A44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pill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1B9F701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apill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645B2F7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veral papillomaviruse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AEF59CB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</w:t>
            </w:r>
            <w:r>
              <w:rPr>
                <w:rFonts w:ascii="Times New Roman" w:hAnsi="Times New Roman"/>
                <w:sz w:val="16"/>
              </w:rPr>
              <w:t>.1</w:t>
            </w:r>
            <w:r w:rsidRPr="00D82CDF">
              <w:rPr>
                <w:rFonts w:ascii="Times New Roman" w:hAnsi="Times New Roman"/>
                <w:sz w:val="16"/>
              </w:rPr>
              <w:t>0E-009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B546CBB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9500000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0DC0D51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4F7858F" w14:textId="77777777" w:rsidR="00463932" w:rsidRDefault="00463932" w:rsidP="00D82CDF">
            <w:pPr>
              <w:jc w:val="center"/>
              <w:rPr>
                <w:rFonts w:ascii="Times New Roman" w:hAnsi="Times New Roman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co-divergen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6CBB471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FD5FF55" w14:textId="77777777" w:rsidR="00463932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0]"}, "citationItems": [{"uris": ["http://www.mendeley.com/documents/?uuid=6e0851a8-80b7-4b6d-a7c0-9aa359695b94"], "id": "ITEM-1", "itemData": {"ISBN": "0737-4038", "author": [{"given": "S D", "dropping-particle": "", "suffix": "", "family": "Shah", "parse-names": false, "non-dropping-particle": ""}, {"given": "J", "dropping-particle": "", "suffix": "", "family": "Doorbar", "parse-names": false, "non-dropping-particle": ""}, {"given": "R A", "dropping-particle": "", "suffix": "", "family": "Goldstein", "parse-names": false, "non-dropping-particle": ""}], "issued": {"date-parts": [["2010"]]}, "title": "Analysis of host-parasite incongruence in papillomavirus evolution using importance sampling", "page": "1301-1314", "volume": "27", "type": "article-journal", "container-title": "Molecular Biology and Evolution", "issue": "6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463932" w:rsidRPr="00463932">
              <w:rPr>
                <w:rFonts w:ascii="Times New Roman" w:hAnsi="Times New Roman"/>
                <w:noProof/>
                <w:color w:val="000000"/>
                <w:sz w:val="16"/>
              </w:rPr>
              <w:t>[20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463932" w:rsidRPr="00D82CDF" w14:paraId="0C44DB68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F02A25E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pill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31BC0C6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apill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ABF307E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Non-mammalian papillomaviruse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3B40CF9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10E-008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D624C9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2500000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F2186DD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43F9ABC" w14:textId="77777777" w:rsidR="00463932" w:rsidRDefault="00463932" w:rsidP="00D82CDF">
            <w:pPr>
              <w:jc w:val="center"/>
              <w:rPr>
                <w:rFonts w:ascii="Times New Roman" w:hAnsi="Times New Roman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co-divergen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71FFEF5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184BC9E" w14:textId="77777777" w:rsidR="00463932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1]"}, "citationItems": [{"uris": ["http://www.mendeley.com/documents/?uuid=60f586c4-496c-4ee3-9461-7be4540de42f"], "id": "ITEM-1", "itemData": {"ISBN": "0042-6822", "author": [{"given": "L H", "dropping-particle": "", "suffix": "", "family": "Herbst", "parse-names": false, "non-dropping-particle": ""}, {"given": "J", "dropping-particle": "", "suffix": "", "family": "Lenz", "parse-names": false, "non-dropping-particle": ""}, {"given": "K", "dropping-particle": "", "suffix": "", "family": "Doorslaer", "parse-names": false, "non-dropping-particle": "Van"}, {"given": "Z", "dropping-particle": "", "suffix": "", "family": "Chen", "parse-names": false, "non-dropping-particle": ""}, {"given": "B A", "dropping-particle": "", "suffix": "", "family": "Stacy", "parse-names": false, "non-dropping-particle": ""}, {"given": "J F X", "dropping-particle": "", "suffix": "", "family": "Wellehan", "parse-names": false, "non-dropping-particle": ""}, {"given": "C A", "dropping-particle": "", "suffix": "", "family": "Manire", "parse-names": false, "non-dropping-particle": ""}, {"given": "R D", "dropping-particle": "", "suffix": "", "family": "Burk", "parse-names": false, "non-dropping-particle": ""}], "issued": {"date-parts": [["2009"]]}, "title": "Genomic characterization of two novel reptilian papillomaviruses,Chelonia mydas papillomavirus 1 and Caretta caretta papillomavirus 1", "page": "131-135", "volume": "383", "type": "article-journal", "container-title": "Virology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463932" w:rsidRPr="00463932">
              <w:rPr>
                <w:rFonts w:ascii="Times New Roman" w:hAnsi="Times New Roman"/>
                <w:noProof/>
                <w:color w:val="000000"/>
                <w:sz w:val="16"/>
              </w:rPr>
              <w:t>[21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463932" w:rsidRPr="00D82CDF" w14:paraId="7175BB8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8A1EEBC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ra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75086DB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neum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75229E5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RSV+AF8-B+AF8-N3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61E01B8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53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834CD48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4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CB40A0B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1F1F506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A51EDC0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41AC147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463932" w:rsidRPr="00D82CDF" w14:paraId="774204C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CA7F1C0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ra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1F22625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neum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AE39A7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PnV+AF8-N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3E677D6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39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90211D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3531D3E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695A6D8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62E85B6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1CC5767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463932" w:rsidRPr="00D82CDF" w14:paraId="44F7B77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ABE1186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ra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8B3033E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orbill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69038E3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eVir+AF8-N4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5E354B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.42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D362B93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2329599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9A1D756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0CEE665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C69769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463932" w:rsidRPr="00D82CDF" w14:paraId="21D1CC7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E46B2BC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ramyx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943DA52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Morbill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B1B57B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easles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3014F8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2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4553A38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1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A7756D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7508C79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829C86F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5FB394B" w14:textId="77777777" w:rsidR="00463932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2]"}, "citationItems": [{"uris": ["http://www.mendeley.com/documents/?uuid=745abf40-d6e4-4404-b01d-62bd185f3039"], "id": "ITEM-1", "itemData": {"ISBN": "0022-538X", "author": [{"given": "S J", "dropping-particle": "", "suffix": "", "family": "Schrag", "parse-names": false, "non-dropping-particle": ""}, {"given": "P A", "dropping-particle": "", "suffix": "", "family": "Rota", "parse-names": false, "non-dropping-particle": ""}, {"given": "W J", "dropping-particle": "", "suffix": "", "family": "Bellini", "parse-names": false, "non-dropping-particle": ""}], "issued": {"date-parts": [["1999"]]}, "title": "Spontaneous mutation rate of measles virus: direct estimation based on mutations conferring monoclonal antibody resistance", "page": "51-54", "volume": "73", "type": "article-journal", "container-title": "Journal of Virology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463932" w:rsidRPr="00463932">
              <w:rPr>
                <w:rFonts w:ascii="Times New Roman" w:hAnsi="Times New Roman"/>
                <w:noProof/>
                <w:color w:val="000000"/>
                <w:sz w:val="16"/>
              </w:rPr>
              <w:t>[22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463932" w:rsidRPr="00D82CDF" w14:paraId="12123F4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89D9905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rv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04199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Boc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556F90B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manBV+AF8-60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49CFB80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.44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5695BE7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5F7972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66F15F9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EAAEAFD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E05DD94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463932" w:rsidRPr="00D82CDF" w14:paraId="725C2AF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11319D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rv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4D3B8D5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Eryth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96687C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man parvovirus B19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D742401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4</w:t>
            </w:r>
            <w:r w:rsidRPr="00D82CDF">
              <w:rPr>
                <w:rFonts w:ascii="Times New Roman" w:hAnsi="Times New Roman"/>
                <w:sz w:val="16"/>
              </w:rPr>
              <w:t>.46E-00</w:t>
            </w:r>
            <w:r>
              <w:rPr>
                <w:rFonts w:ascii="Times New Roman" w:hAnsi="Times New Roman"/>
                <w:sz w:val="16"/>
              </w:rPr>
              <w:t>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B96091D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3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5E873B4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1AB95E2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EA1E29C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37F3689" w14:textId="77777777" w:rsidR="00463932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3]"}, "citationItems": [{"uris": ["http://www.mendeley.com/documents/?uuid=9f64d64c-cb21-496f-9313-669ec5cf116d"], "id": "ITEM-1", "itemData": {"ISBN": "0022-538X", "author": [{"given": "P", "dropping-particle": "", "suffix": "", "family": "Norja", "parse-names": false, "non-dropping-particle": ""}, {"given": "A M", "dropping-particle": "", "suffix": "", "family": "Eis-Hubinger", "parse-names": false, "non-dropping-particle": ""}, {"given": "M", "dropping-particle": "", "suffix": "", "family": "Soderlund-Venermo", "parse-names": false, "non-dropping-particle": ""}, {"given": "K", "dropping-particle": "", "suffix": "", "family": "Hedman", "parse-names": false, "non-dropping-particle": ""}, {"given": "P", "dropping-particle": "", "suffix": "", "family": "Simmonds", "parse-names": false, "non-dropping-particle": ""}], "issued": {"date-parts": [["2008"]]}, "title": "Rapid sequence change and geographical spread of human parvovirus B19: comparison of B19 virus evolution in acute and persistent infections", "page": "6427-6433", "volume": "82", "type": "article-journal", "container-title": "Journal of Virology", "issue": "13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463932" w:rsidRPr="00463932">
              <w:rPr>
                <w:rFonts w:ascii="Times New Roman" w:hAnsi="Times New Roman"/>
                <w:noProof/>
                <w:color w:val="000000"/>
                <w:sz w:val="16"/>
              </w:rPr>
              <w:t>[23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463932" w:rsidRPr="00D82CDF" w14:paraId="6D29131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4EA2A9D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arv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671A8DF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Eryth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16832B3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man parvovirus B19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56DE600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42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41D7A32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2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9E5B518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C6126F8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co-divergen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620DC59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5B21DAC" w14:textId="77777777" w:rsidR="00463932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4]"}, "citationItems": [{"uris": ["http://www.mendeley.com/documents/?uuid=cedb0fb8-472e-483a-adae-fe4dbb231cfe"], "id": "ITEM-1", "itemData": {"ISBN": "1505-1773", "author": [{"given": "B", "dropping-particle": "", "suffix": "", "family": "Majer-Dziedzic", "parse-names": false, "non-dropping-particle": ""}, {"given": "A", "dropping-particle": "", "suffix": "", "family": "Jakubczak", "parse-names": false, "non-dropping-particle": ""}, {"given": "J", "dropping-particle": "", "suffix": "", "family": "Zi\u0192\u00f4tek", "parse-names": false, "non-dropping-particle": ""}], "issued": {"date-parts": [["2011"]]}, "title": "Phylogenetic analysis of canine parvovirus CPV-2 strains and its variants isolated in Poland", "page": "379-384", "volume": "14", "type": "article-journal", "container-title": "Polish Journal of Veterinary Sciences", "issue": "3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463932" w:rsidRPr="00463932">
              <w:rPr>
                <w:rFonts w:ascii="Times New Roman" w:hAnsi="Times New Roman"/>
                <w:noProof/>
                <w:color w:val="000000"/>
                <w:sz w:val="16"/>
              </w:rPr>
              <w:t>[24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463932" w:rsidRPr="00D82CDF" w14:paraId="30D1AA0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BCD6D3C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ico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2E46C96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Ente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026B5DF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echo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81BFDC3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7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4E2DBD5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0.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E186AD9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9C7D2F6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1F4EFD2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CA13DEE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463932" w:rsidRPr="00D82CDF" w14:paraId="6917D71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673BA55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ico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0C04424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Ente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B02FD41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EntC+AF8-N40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CBAA132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34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EC6DB4C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DD7CE2D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B0D467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7557DA7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5C24682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463932" w:rsidRPr="00D82CDF" w14:paraId="7425B16E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2A2B251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ico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69FB307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oli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7A3F911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lio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8970619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78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4D1CFEB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0220DE4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57B9B0D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1F8168B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585AC0A" w14:textId="77777777" w:rsidR="00463932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5]"}, "citationItems": [{"uris": ["http://www.mendeley.com/documents/?uuid=a16ff15c-7f3c-4f2b-8b21-7048e8248444"], "id": "ITEM-1", "itemData": {"publisher": "Nature Publishing Group", "title": "Primary structure, gene organization and polypeptide expression of poliovirus RNA", "issued": {"date-parts": [["1981"]]}, "author": [{"given": "Naomi", "dropping-particle": "", "suffix": "", "family": "Kitamura", "parse-names": false, "non-dropping-particle": ""}, {"given": "Bert L", "dropping-particle": "", "suffix": "", "family": "Semler", "parse-names": false, "non-dropping-particle": ""}, {"given": "Paul G", "dropping-particle": "", "suffix": "", "family": "Rothberg", "parse-names": false, "non-dropping-particle": ""}, {"given": "Glenn R", "dropping-particle": "", "suffix": "", "family": "Larsen", "parse-names": false, "non-dropping-particle": ""}, {"given": "Cheryl J", "dropping-particle": "", "suffix": "", "family": "Adler", "parse-names": false, "non-dropping-particle": ""}, {"given": "Andrew J", "dropping-particle": "", "suffix": "", "family": "Dorner", "parse-names": false, "non-dropping-particle": ""}, {"given": "Emilio A", "dropping-particle": "", "suffix": "", "family": "Emini", "parse-names": false, "non-dropping-particle": ""}, {"given": "Ronnie", "dropping-particle": "", "suffix": "", "family": "Hanecak", "parse-names": false, "non-dropping-particle": ""}, {"given": "James J", "dropping-particle": "", "suffix": "", "family": "Lee", "parse-names": false, "non-dropping-particle": ""}, {"given": "Sylvie", "dropping-particle": "", "suffix": "", "family": "Werf", "parse-names": false, "non-dropping-particle": "van der"}], "type": "article-journal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FF06E5" w:rsidRPr="00FF06E5">
              <w:rPr>
                <w:rFonts w:ascii="Times New Roman" w:hAnsi="Times New Roman"/>
                <w:noProof/>
                <w:color w:val="000000"/>
                <w:sz w:val="16"/>
              </w:rPr>
              <w:t>[25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463932" w:rsidRPr="00D82CDF" w14:paraId="1CD0AE9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514B2D5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ico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61D888B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Ente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60C1D4E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man enterovirus C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9CD06E2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25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98E0C3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8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977FE23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B5D624C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890F8CA" w14:textId="77777777" w:rsidR="00463932" w:rsidRPr="00D82CDF" w:rsidRDefault="0046393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CA54EE6" w14:textId="77777777" w:rsidR="00463932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6]"}, "citationItems": [{"uris": ["http://www.mendeley.com/documents/?uuid=867d97ea-9704-4ca0-aaf9-344f95d90d2e"], "id": "ITEM-1", "itemData": {"ISBN": "0092-8674", "author": [{"given": "J M", "dropping-particle": "", "suffix": "", "family": "Sedivy", "parse-names": false, "non-dropping-particle": ""}, {"given": "J P", "dropping-particle": "", "suffix": "", "family": "Capone", "parse-names": false, "non-dropping-particle": ""}, {"given": "U L", "dropping-particle": "", "suffix": "", "family": "RajBhandary", "parse-names": false, "non-dropping-particle": ""}, {"given": "P A", "dropping-particle": "", "suffix": "", "family": "Sharp", "parse-names": false, "non-dropping-particle": ""}], "issued": {"date-parts": [["1987"]]}, "title": "An inducible mammalian amber suppressor: propagation of a poliovirus mutant", "page": "379-389", "volume": "50", "type": "article-journal", "container-title": "Cell", "issue": "3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FF06E5" w:rsidRPr="00FF06E5">
              <w:rPr>
                <w:rFonts w:ascii="Times New Roman" w:hAnsi="Times New Roman"/>
                <w:noProof/>
                <w:color w:val="000000"/>
                <w:sz w:val="16"/>
              </w:rPr>
              <w:t>[26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2B31FF6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CC6930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Pico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903218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>
              <w:rPr>
                <w:rFonts w:ascii="Times New Roman" w:hAnsi="Times New Roman"/>
                <w:i/>
                <w:sz w:val="16"/>
              </w:rPr>
              <w:t>Ente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82AE5E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Human enterovirus C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0C3AEC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0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E1507E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7DCC2D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B2BAC7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5841C7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8449C6D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7]"}, "citationItems": [{"uris": ["http://www.mendeley.com/documents/?uuid=53ff74fd-d9a4-489d-8e9c-b4f66aaba2ec"], "id": "ITEM-1", "itemData": {"ISBN": "0022-538X", "author": [{"given": "J", "dropping-particle": "", "suffix": "", "family": "Jorba", "parse-names": false, "non-dropping-particle": ""}, {"given": "R", "dropping-particle": "", "suffix": "", "family": "Campagnoli", "parse-names": false, "non-dropping-particle": ""}, {"given": "L", "dropping-particle": "", "suffix": "", "family": "De", "parse-names": false, "non-dropping-particle": ""}, {"given": "O", "dropping-particle": "", "suffix": "", "family": "Kew", "parse-names": false, "non-dropping-particle": ""}], "issued": {"date-parts": [["2008"]]}, "title": "Calibration of multiple poliovirus molecular clocks covering an extended evolutionary range", "page": "4429-4440", "volume": "82", "type": "article-journal", "container-title": "Journal of Virology", "issue": "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C166A6" w:rsidRPr="00C166A6">
              <w:rPr>
                <w:rFonts w:ascii="Times New Roman" w:hAnsi="Times New Roman"/>
                <w:noProof/>
                <w:color w:val="000000"/>
                <w:sz w:val="16"/>
              </w:rPr>
              <w:t>[27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78D52B8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81FEB4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ico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B92135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Ente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DFC661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man rhino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6E6564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3.65</w:t>
            </w:r>
            <w:r w:rsidRPr="00D82CDF">
              <w:rPr>
                <w:rFonts w:ascii="Times New Roman" w:hAnsi="Times New Roman"/>
                <w:sz w:val="16"/>
              </w:rPr>
              <w:t>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D87CED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8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E17A03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B69629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4F7751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45415CE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8]"}, "citationItems": [{"uris": ["http://www.mendeley.com/documents/?uuid=cab87f4f-62e6-47b0-9199-92f720bcda10"], "id": "ITEM-1", "itemData": {"ISBN": "0022-538X", "author": [{"given": "B A", "dropping-particle": "", "suffix": "", "family": "Heinz", "parse-names": false, "non-dropping-particle": ""}, {"given": "R R", "dropping-particle": "", "suffix": "", "family": "Rueckert", "parse-names": false, "non-dropping-particle": ""}, {"given": "D A", "dropping-particle": "", "suffix": "", "family": "Shepard", "parse-names": false, "non-dropping-particle": ""}, {"given": "F J", "dropping-particle": "", "suffix": "", "family": "Dutko", "parse-names": false, "non-dropping-particle": ""}, {"given": "M A", "dropping-particle": "", "suffix": "", "family": "McKinlay", "parse-names": false, "non-dropping-particle": ""}, {"given": "M", "dropping-particle": "", "suffix": "", "family": "Fancher", "parse-names": false, "non-dropping-particle": ""}, {"given": "M G", "dropping-particle": "", "suffix": "", "family": "Rossmann", "parse-names": false, "non-dropping-particle": ""}, {"given": "J", "dropping-particle": "", "suffix": "", "family": "Badger", "parse-names": false, "non-dropping-particle": ""}, {"given": "T J", "dropping-particle": "", "suffix": "", "family": "Smith", "parse-names": false, "non-dropping-particle": ""}], "issued": {"date-parts": [["1989"]]}, "title": "Genetic and molecular analyses of spontaneous mutants of human rhinovirus 14 that are resistant to an antiviral compound", "page": "2476-2485", "volume": "63", "type": "article-journal", "container-title": "Journal of Virology", "issue": "6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C166A6" w:rsidRPr="00C166A6">
              <w:rPr>
                <w:rFonts w:ascii="Times New Roman" w:hAnsi="Times New Roman"/>
                <w:noProof/>
                <w:color w:val="000000"/>
                <w:sz w:val="16"/>
              </w:rPr>
              <w:t>[2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7F8E2C8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4F3633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ico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830E23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Ente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662E6D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man rhino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B3DB86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.76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9D8A84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5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7BC899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6F7C2A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9F3FF4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0950283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9]"}, "citationItems": [{"uris": ["http://www.mendeley.com/documents/?uuid=407e6a26-ff13-47ca-a87a-0359f2e4c4c2"], "id": "ITEM-1", "itemData": {"ISBN": "0022-538X", "author": [{"given": "W", "dropping-particle": "", "suffix": "", "family": "Wang", "parse-names": false, "non-dropping-particle": ""}, {"given": "W M", "dropping-particle": "", "suffix": "", "family": "Lee", "parse-names": false, "non-dropping-particle": ""}, {"given": "A G", "dropping-particle": "", "suffix": "", "family": "Mosser", "parse-names": false, "non-dropping-particle": ""}, {"given": "R R", "dropping-particle": "", "suffix": "", "family": "Rueckert", "parse-names": false, "non-dropping-particle": ""}], "issued": {"date-parts": [["1998"]]}, "title": "WIN 52035-dependent human rhinovirus 16: assembly deficiency caused by mutations near the canyon surface", "page": "1210-1218", "volume": "72", "type": "article-journal", "container-title": "Journal of Virology", "issue": "2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C166A6" w:rsidRPr="00C166A6">
              <w:rPr>
                <w:rFonts w:ascii="Times New Roman" w:hAnsi="Times New Roman"/>
                <w:noProof/>
                <w:color w:val="000000"/>
                <w:sz w:val="16"/>
              </w:rPr>
              <w:t>[29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68CF34F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C4E7E0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Pico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A457D5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>
              <w:rPr>
                <w:rFonts w:ascii="Times New Roman" w:hAnsi="Times New Roman"/>
                <w:i/>
                <w:sz w:val="16"/>
              </w:rPr>
              <w:t>Ente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6E5CE7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Polio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92F7C7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65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DC76A2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64124F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C34628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0B5FCB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0ABC5C7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28]"}, "citationItems": [{"uris": ["http://www.mendeley.com/documents/?uuid=cab87f4f-62e6-47b0-9199-92f720bcda10"], "id": "ITEM-1", "itemData": {"ISBN": "0022-538X", "author": [{"given": "B A", "dropping-particle": "", "suffix": "", "family": "Heinz", "parse-names": false, "non-dropping-particle": ""}, {"given": "R R", "dropping-particle": "", "suffix": "", "family": "Rueckert", "parse-names": false, "non-dropping-particle": ""}, {"given": "D A", "dropping-particle": "", "suffix": "", "family": "Shepard", "parse-names": false, "non-dropping-particle": ""}, {"given": "F J", "dropping-particle": "", "suffix": "", "family": "Dutko", "parse-names": false, "non-dropping-particle": ""}, {"given": "M A", "dropping-particle": "", "suffix": "", "family": "McKinlay", "parse-names": false, "non-dropping-particle": ""}, {"given": "M", "dropping-particle": "", "suffix": "", "family": "Fancher", "parse-names": false, "non-dropping-particle": ""}, {"given": "M G", "dropping-particle": "", "suffix": "", "family": "Rossmann", "parse-names": false, "non-dropping-particle": ""}, {"given": "J", "dropping-particle": "", "suffix": "", "family": "Badger", "parse-names": false, "non-dropping-particle": ""}, {"given": "T J", "dropping-particle": "", "suffix": "", "family": "Smith", "parse-names": false, "non-dropping-particle": ""}], "issued": {"date-parts": [["1989"]]}, "title": "Genetic and molecular analyses of spontaneous mutants of human rhinovirus 14 that are resistant to an antiviral compound", "page": "2476-2485", "volume": "63", "type": "article-journal", "container-title": "Journal of Virology", "issue": "6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C166A6" w:rsidRPr="00C166A6">
              <w:rPr>
                <w:rFonts w:ascii="Times New Roman" w:hAnsi="Times New Roman"/>
                <w:noProof/>
                <w:color w:val="000000"/>
                <w:sz w:val="16"/>
              </w:rPr>
              <w:t>[2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785ECE7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02FC11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Pico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310907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>
              <w:rPr>
                <w:rFonts w:ascii="Times New Roman" w:hAnsi="Times New Roman"/>
                <w:i/>
                <w:sz w:val="16"/>
              </w:rPr>
              <w:t>Ente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D83D72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Polio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5E2325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.03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1B0E88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AD6399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76D5ED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9DCC61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5A7FB41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30]"}, "citationItems": [{"uris": ["http://www.mendeley.com/documents/?uuid=5551b934-7638-4907-8c93-88c179275d85"], "id": "ITEM-1", "itemData": {"ISBN": "0027-8424", "author": [{"given": "J C", "dropping-particle": "", "suffix": "", "family": "La Torre", "parse-names": false, "non-dropping-particle": "de"}, {"given": "C", "dropping-particle": "", "suffix": "", "family": "Giachetti", "parse-names": false, "non-dropping-particle": ""}, {"given": "B L", "dropping-particle": "", "suffix": "", "family": "Semler", "parse-names": false, "non-dropping-particle": ""}, {"given": "J J", "dropping-particle": "", "suffix": "", "family": "Holland", "parse-names": false, "non-dropping-particle": ""}], "issued": {"date-parts": [["1992"]]}, "title": "High frequency of single-base transitions and extreme frequency of precise multiple-base reversion mutations in poliovirus", "page": "2531-2535", "volume": "89", "type": "article-journal", "container-title": "Proceedings of the National Academy of Sciences, USA", "issue": "7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C166A6" w:rsidRPr="00C166A6">
              <w:rPr>
                <w:rFonts w:ascii="Times New Roman" w:hAnsi="Times New Roman"/>
                <w:noProof/>
                <w:color w:val="000000"/>
                <w:sz w:val="16"/>
              </w:rPr>
              <w:t>[30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6D98C5B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823B3F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Pico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CBC445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>
              <w:rPr>
                <w:rFonts w:ascii="Times New Roman" w:hAnsi="Times New Roman"/>
                <w:i/>
                <w:sz w:val="16"/>
              </w:rPr>
              <w:t>Ente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D96216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Polio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38D6DC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02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3B9259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0E3D17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EE7CA9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D543FE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4243F2F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31]"}, "citationItems": [{"uris": ["http://www.mendeley.com/documents/?uuid=149c8cde-c96b-44b3-b656-2da61b67ba68"], "id": "ITEM-1", "itemData": {"ISBN": "0022-538X", "author": [{"given": "J C", "dropping-particle": "", "suffix": "", "family": "la Torre", "parse-names": false, "non-dropping-particle": "De"}, {"given": "E", "dropping-particle": "", "suffix": "", "family": "Wimmer", "parse-names": false, "non-dropping-particle": ""}, {"given": "J J", "dropping-particle": "", "suffix": "", "family": "Holland", "parse-names": false, "non-dropping-particle": ""}], "issued": {"date-parts": [["1990"]]}, "title": "Very high frequency of reversion to guanidine resistance in clonal pools of guanidine-dependent type 1 poliovirus", "page": "664-671", "volume": "64", "type": "article-journal", "container-title": "Journal of Virology", "issue": "2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C166A6" w:rsidRPr="00C166A6">
              <w:rPr>
                <w:rFonts w:ascii="Times New Roman" w:hAnsi="Times New Roman"/>
                <w:noProof/>
                <w:color w:val="000000"/>
                <w:sz w:val="16"/>
              </w:rPr>
              <w:t>[31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768C386E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8E6D16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icorn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9FD46D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Kobu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493BD2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rcine and bovine Kobu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2CCAEE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2.60</w:t>
            </w:r>
            <w:r w:rsidRPr="00D82CDF">
              <w:rPr>
                <w:rFonts w:ascii="Times New Roman" w:hAnsi="Times New Roman"/>
                <w:sz w:val="16"/>
              </w:rPr>
              <w:t>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15F9C8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C05C0F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3C975B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co-divergen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2B6A69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4226512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32]"}, "citationItems": [{"uris": ["http://www.mendeley.com/documents/?uuid=98da1bbb-a354-47d2-b2ed-455f0718913b"], "id": "ITEM-1", "itemData": {"ISBN": "0304-8608", "author": [{"given": "S J", "dropping-particle": "", "suffix": "", "family": "Park", "parse-names": false, "non-dropping-particle": ""}, {"given": "H K", "dropping-particle": "", "suffix": "", "family": "Kim", "parse-names": false, "non-dropping-particle": ""}, {"given": "D S", "dropping-particle": "", "suffix": "", "family": "Song", "parse-names": false, "non-dropping-particle": ""}, {"given": "H J", "dropping-particle": "", "suffix": "", "family": "Moon", "parse-names": false, "non-dropping-particle": ""}, {"given": "B K", "dropping-particle": "", "suffix": "", "family": "Park", "parse-names": false, "non-dropping-particle": ""}], "issued": {"date-parts": [["2011"]]}, "title": "Molecular characterization and phylogenetic analysis of porcine epidemic diarrhea virus (PEDV) field isolates in Korea", "page": "577-585", "volume": "156", "type": "article-journal", "container-title": "Archives of Virology", "issue": "4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C166A6" w:rsidRPr="00C166A6">
              <w:rPr>
                <w:rFonts w:ascii="Times New Roman" w:hAnsi="Times New Roman"/>
                <w:noProof/>
                <w:color w:val="000000"/>
                <w:sz w:val="16"/>
              </w:rPr>
              <w:t>[32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6AA2AA58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C5DCC7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ly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5790E4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oly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024893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k+AF8-11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4AFCB6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.46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71B2DE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8BBAB1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29F970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F71C32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A599B2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3EACC99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D6DD71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ly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9E2A25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oly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67ADAF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Kvir+AF8-N2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22F1D3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9.59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4804E2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943D89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AD99E5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99CE00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24C282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76469030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5BF726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ly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C94357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oly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CD375C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jcv+AF8-107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75A874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08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704479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A3B70C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56264F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AC886C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9E6CCA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5A50B20A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C167A0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ly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5530F8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oly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E8719A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JCvir+AF8-N27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FF0590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64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293A23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C3789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9F70E4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5EC960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045A17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1D125E1C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4CB18F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ly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E8A058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oli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002527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JC polyoma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423BF2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70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A69467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3C0EA0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ADF854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co-divergen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C08FA7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F7D82DE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33,34]"}, "citationItems": [{"uris": ["http://www.mendeley.com/documents/?uuid=141cca7c-54f7-4d94-ab74-1067b42d4d84"], "id": "ITEM-1", "itemData": {"publisher": "Soc General Microbiol", "type": "article-journal", "author": [{"given": "John N", "dropping-particle": "", "suffix": "", "family": "Hatwell", "parse-names": false, "non-dropping-particle": ""}, {"given": "Paul M", "dropping-particle": "", "suffix": "", "family": "Sharp", "parse-names": false, "non-dropping-particle": ""}], "issued": {"date-parts": [["2000"]]}, "ISSN": "0022-1317", "page": "1191-1200", "volume": "81", "container-title": "Journal of General Virology", "title": "Evolution of human polyomavirus JC", "issue": "5", "id": "ITEM-1"}}, {"uris": ["http://www.mendeley.com/documents/?uuid=76fefd41-f961-4238-a75f-831bb1efe9df"], "id": "ITEM-2", "itemData": {"publisher": "National Acad Sciences", "type": "article-journal", "author": [{"given": "Chie", "dropping-particle": "", "suffix": "", "family": "Sugimoto", "parse-names": false, "non-dropping-particle": ""}, {"given": "Tadaichi", "dropping-particle": "", "suffix": "", "family": "Kitamura", "parse-names": false, "non-dropping-particle": ""}, {"given": "Jing", "dropping-particle": "", "suffix": "", "family": "Guo", "parse-names": false, "non-dropping-particle": ""}, {"given": "Mohammed N", "dropping-particle": "", "suffix": "", "family": "Al-Ahdal", "parse-names": false, "non-dropping-particle": ""}, {"given": "Sergei N", "dropping-particle": "", "suffix": "", "family": "Shchelkunov", "parse-names": false, "non-dropping-particle": ""}, {"given": "Berta", "dropping-particle": "", "suffix": "", "family": "Otova", "parse-names": false, "non-dropping-particle": ""}, {"given": "Paul", "dropping-particle": "", "suffix": "", "family": "Ondrejka", "parse-names": false, "non-dropping-particle": ""}, {"given": "Jean-Yves", "dropping-particle": "", "suffix": "", "family": "Chollet", "parse-names": false, "non-dropping-particle": ""}, {"given": "Sayda", "dropping-particle": "", "suffix": "", "family": "El-Safi", "parse-names": false, "non-dropping-particle": ""}, {"given": "Mohamed", "dropping-particle": "", "suffix": "", "family": "Ettayebi", "parse-names": false, "non-dropping-particle": ""}], "issued": {"date-parts": [["1997"]]}, "ISSN": "0027-8424", "page": "9191-9196", "volume": "94", "container-title": "Proceedings of the National Academy of Sciences", "title": "Typing of urinary JC virus DNA offers a novel means of tracing human migrations", "issue": "17", "id": "ITEM-2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172070" w:rsidRPr="00172070">
              <w:rPr>
                <w:rFonts w:ascii="Times New Roman" w:hAnsi="Times New Roman"/>
                <w:noProof/>
                <w:color w:val="000000"/>
                <w:sz w:val="16"/>
              </w:rPr>
              <w:t>[33,34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1F3A23" w:rsidRPr="00D82CDF" w14:paraId="462CBD85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4B11B61" w14:textId="77777777" w:rsidR="001F3A23" w:rsidRPr="00D82CDF" w:rsidRDefault="001F3A23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Polyom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97455D1" w14:textId="77777777" w:rsidR="001F3A23" w:rsidRPr="00D82CDF" w:rsidRDefault="001F3A23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>
              <w:rPr>
                <w:rFonts w:ascii="Times New Roman" w:hAnsi="Times New Roman"/>
                <w:i/>
                <w:sz w:val="16"/>
              </w:rPr>
              <w:t>Polyo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F0D1D3F" w14:textId="77777777" w:rsidR="001F3A23" w:rsidRPr="00D82CDF" w:rsidRDefault="001F3A23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imian polyomaviruse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527F080" w14:textId="77777777" w:rsidR="001F3A23" w:rsidRPr="00D82CDF" w:rsidRDefault="001F3A23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45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84226A8" w14:textId="77777777" w:rsidR="001F3A23" w:rsidRPr="00D82CDF" w:rsidRDefault="001F3A23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10000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CD1D1CB" w14:textId="77777777" w:rsidR="001F3A23" w:rsidRPr="00D82CDF" w:rsidRDefault="001F3A23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86A65FD" w14:textId="77777777" w:rsidR="001F3A23" w:rsidRPr="00D82CDF" w:rsidRDefault="001F3A23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co-divergen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4D75D85" w14:textId="77777777" w:rsidR="001F3A23" w:rsidRPr="00D82CDF" w:rsidRDefault="001F3A23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52BA384" w14:textId="77777777" w:rsidR="001F3A23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35]"}, "citationItems": [{"uris": ["http://www.mendeley.com/documents/?uuid=f653aa41-281d-4dc6-8656-73091e3a6bd7"], "id": "ITEM-1", "itemData": {"ISBN": "1567-1348", "author": [{"given": "A", "dropping-particle": "", "suffix": "", "family": "Krumbholz", "parse-names": false, "non-dropping-particle": ""}, {"given": "O R P", "dropping-particle": "", "suffix": "", "family": "Bininda-Emonds", "parse-names": false, "non-dropping-particle": ""}, {"given": "P", "dropping-particle": "", "suffix": "", "family": "Wutzler", "parse-names": false, "non-dropping-particle": ""}, {"given": "R", "dropping-particle": "", "suffix": "", "family": "Zell", "parse-names": false, "non-dropping-particle": ""}], "issued": {"date-parts": [["2009"]]}, "title": "Phylogenetics, evolution, and medical importance of polyomaviruses", "page": "784-799", "volume": "9", "type": "article-journal", "container-title": "Infection, Genetics and Evolution", "issue": "5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1F3A23" w:rsidRPr="001F3A23">
              <w:rPr>
                <w:rFonts w:ascii="Times New Roman" w:hAnsi="Times New Roman"/>
                <w:noProof/>
                <w:color w:val="000000"/>
                <w:sz w:val="16"/>
              </w:rPr>
              <w:t>[35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4F5658D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D6F647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Poty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56F130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sz w:val="16"/>
              </w:rPr>
            </w:pPr>
            <w:r>
              <w:rPr>
                <w:rFonts w:ascii="Times New Roman" w:hAnsi="Times New Roman"/>
                <w:i/>
                <w:sz w:val="16"/>
              </w:rPr>
              <w:t>Poty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13B05C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AmPRSV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058BF1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1.25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7A89AF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30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A4EEBD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sz w:val="16"/>
              </w:rPr>
            </w:pPr>
          </w:p>
        </w:tc>
        <w:tc>
          <w:tcPr>
            <w:tcW w:w="1418" w:type="dxa"/>
            <w:shd w:val="clear" w:color="auto" w:fill="auto"/>
            <w:vAlign w:val="center"/>
          </w:tcPr>
          <w:p w14:paraId="20BABB0D" w14:textId="77777777" w:rsidR="0074201F" w:rsidRDefault="0074201F" w:rsidP="00D82CDF">
            <w:pPr>
              <w:jc w:val="center"/>
              <w:rPr>
                <w:rFonts w:ascii="Times New Roman" w:hAnsi="Times New Roman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co-divergen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6A6A5A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22EFAC0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36]"}, "citationItems": [{"uris": ["http://www.mendeley.com/documents/?uuid=1dc5034d-2d94-45b1-88f0-6cdf70eece59"], "id": "ITEM-1", "itemData": {"ISBN": "1932-6203", "author": [{"given": "A J", "dropping-particle": "", "suffix": "", "family": "Gibbs", "parse-names": false, "non-dropping-particle": ""}, {"given": "K", "dropping-particle": "", "suffix": "", "family": "Ohshima", "parse-names": false, "non-dropping-particle": ""}, {"given": "M J", "dropping-particle": "", "suffix": "", "family": "Phillips", "parse-names": false, "non-dropping-particle": ""}, {"given": "M J", "dropping-particle": "", "suffix": "", "family": "Gibbs", "parse-names": false, "non-dropping-particle": ""}], "issued": {"date-parts": [["2008"]]}, "title": "The prehistory of potyviruses: their initial radiation was during the dawn of agriculture", "page": "e2523", "volume": "3", "type": "article-journal", "container-title": "PLoS ONE", "issue": "6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1F3A23" w:rsidRPr="001F3A23">
              <w:rPr>
                <w:rFonts w:ascii="Times New Roman" w:hAnsi="Times New Roman"/>
                <w:noProof/>
                <w:color w:val="000000"/>
                <w:sz w:val="16"/>
              </w:rPr>
              <w:t>[36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458AFB0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E9BEA3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ty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E74B78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Tritim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EB108A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WSMV19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8A52C5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79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3A3826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2CEF0C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7F8CF9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F4011D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7F9645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5173B09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FCE0A5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ty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E6EDB8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oty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DE7DD7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urnip mosaic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3283D3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.88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9C1C4D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9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9A9661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2BE4F1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9ED94F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A791050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37]"}, "citationItems": [{"uris": ["http://www.mendeley.com/documents/?uuid=bfb004ff-a35a-4ad2-8343-60c374a5affc"], "id": "ITEM-1", "itemData": {"ISBN": "0022-538X", "author": [{"given": "F", "dropping-particle": "", "suffix": "", "family": "la Iglesia", "parse-names": false, "non-dropping-particle": "De"}, {"given": "F", "dropping-particle": "", "suffix": "", "family": "Mart\u00ednez", "parse-names": false, "non-dropping-particle": ""}, {"given": "J", "dropping-particle": "", "suffix": "", "family": "Hillung", "parse-names": false, "non-dropping-particle": ""}, {"given": "J M", "dropping-particle": "", "suffix": "", "family": "Cuevas", "parse-names": false, "non-dropping-particle": ""}, {"given": "P J", "dropping-particle": "", "suffix": "", "family": "Gerrish", "parse-names": false, "non-dropping-particle": ""}, {"given": "J A", "dropping-particle": "", "suffix": "", "family": "Dar\u00f2s", "parse-names": false, "non-dropping-particle": ""}, {"given": "S F", "dropping-particle": "", "suffix": "", "family": "Elena", "parse-names": false, "non-dropping-particle": ""}], "issued": {"date-parts": [["2012"]]}, "title": "Luria-Delbr\u00fcck estimation of Turnip mosaic virus mutation rate in vivo", "page": "3386-3388", "volume": "86", "type": "article-journal", "container-title": "Journal of Virology", "issue": "6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1F3A23" w:rsidRPr="001F3A23">
              <w:rPr>
                <w:rFonts w:ascii="Times New Roman" w:hAnsi="Times New Roman"/>
                <w:noProof/>
                <w:color w:val="000000"/>
                <w:sz w:val="16"/>
              </w:rPr>
              <w:t>[37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0E2B95B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E498CE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ty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6AF7F2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oty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5AD604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tyviridae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75308E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1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788D3C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731D8C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E572A4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co-divergenc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0FED98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BEB5512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38]"}, "citationItems": [{"uris": ["http://www.mendeley.com/documents/?uuid=274313e2-e815-4d53-b00d-2318e31adb0a"], "id": "ITEM-1", "itemData": {"ISBN": "0042-6822", "author": [{"given": "D C", "dropping-particle": "", "suffix": "", "family": "Stenger", "parse-names": false, "non-dropping-particle": ""}, {"given": "D L", "dropping-particle": "", "suffix": "", "family": "Seifers", "parse-names": false, "non-dropping-particle": ""}, {"given": "R", "dropping-particle": "", "suffix": "", "family": "French", "parse-names": false, "non-dropping-particle": ""}], "issued": {"date-parts": [["2002"]]}, "title": "Patterns of Polymorphism in Wheat streak mosaic virus: Sequence Space Explored by a Clade of Closely Related Viral Genotypes Rivals That between the Most Divergent Strains", "page": "58-70", "volume": "302", "type": "article-journal", "container-title": "Virology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1F3A23" w:rsidRPr="001F3A23">
              <w:rPr>
                <w:rFonts w:ascii="Times New Roman" w:hAnsi="Times New Roman"/>
                <w:noProof/>
                <w:color w:val="000000"/>
                <w:sz w:val="16"/>
              </w:rPr>
              <w:t>[3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33A3146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91A6E6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ty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60A741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oty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A141D7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obacco etch poty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0BB8E9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9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5AE6D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1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8569CB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DC73E2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FA8029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B77F29C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39]"}, "citationItems": [{"uris": ["http://www.mendeley.com/documents/?uuid=be9c4ea2-cbb5-454f-9cff-71f6bbf38598"], "id": "ITEM-1", "itemData": {"ISBN": "1744-9561", "author": [{"given": "R", "dropping-particle": "", "suffix": "", "family": "Sanju\u00e1n", "parse-names": false, "non-dropping-particle": ""}, {"given": "P", "dropping-particle": "", "suffix": "", "family": "Agudelo-Romero", "parse-names": false, "non-dropping-particle": ""}, {"given": "S F", "dropping-particle": "", "suffix": "", "family": "Elena", "parse-names": false, "non-dropping-particle": ""}], "issued": {"date-parts": [["2009"]]}, "title": "Upper-limit mutation rate estimation for a plant RNA virus", "page": "394-396", "volume": "5", "type": "article-journal", "container-title": "Biology Letters", "issue": "3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1F3A23" w:rsidRPr="001F3A23">
              <w:rPr>
                <w:rFonts w:ascii="Times New Roman" w:hAnsi="Times New Roman"/>
                <w:noProof/>
                <w:color w:val="000000"/>
                <w:sz w:val="16"/>
              </w:rPr>
              <w:t>[39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2CC1C84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252831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ty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7B003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Poty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3C4EE9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obacco etch poty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500F25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09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05CDC6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580204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F631AD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80A464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D381D1D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0]"}, "citationItems": [{"uris": ["http://www.mendeley.com/documents/?uuid=c48e0315-9548-43e8-b275-3672f0ec7d89"], "id": "ITEM-1", "itemData": {"ISBN": "0016-6731", "author": [{"given": "N", "dropping-particle": "", "suffix": "", "family": "Tromas", "parse-names": false, "non-dropping-particle": ""}, {"given": "S F", "dropping-particle": "", "suffix": "", "family": "Elena", "parse-names": false, "non-dropping-particle": ""}], "issued": {"date-parts": [["2010"]]}, "title": "The rate and spectrum of spontaneous mutations in a plant RNA virus", "page": "983-989", "volume": "185", "type": "article-journal", "container-title": "Genetics", "issue": "3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1F3A23" w:rsidRPr="001F3A23">
              <w:rPr>
                <w:rFonts w:ascii="Times New Roman" w:hAnsi="Times New Roman"/>
                <w:noProof/>
                <w:color w:val="000000"/>
                <w:sz w:val="16"/>
              </w:rPr>
              <w:t>[40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4607CC5C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12C8D4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x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535B07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vipox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7BEC75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VIpoxiPA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CF29B8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20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245E0C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DCD6F2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D2F5B2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CC7E0F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B0E7E1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213CBC3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437D25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x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C8E3E0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vipox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7EEA99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Avpox+AF8-N28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9ED339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49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BE1F07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5D3DF5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C2B4CE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4329E1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4E71C7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53D46C9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20DEE9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x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B86D17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pox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E1E044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upox+AF8-N30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096763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15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7425A8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7979D2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E7485D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73E294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6C30CF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2E3BD6E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755C98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x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121D5A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Capripox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A0E40A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Capox+AF8-N29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FD44B5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.98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E5A692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4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D80A0E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AA9D6D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0A4125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160161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22AD612E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8AF58D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x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9F1226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pox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C1968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VacVir+AF8-N12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7B842A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21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2E1244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239D06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EFD992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1E91F7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7682DA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5C200BD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075DA9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ox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44F5AC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rthopox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35B27D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Varvir+AF8-N3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B1433F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.59E-00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119F11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B436E2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4E5A3B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8C74DE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1051C6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7124F7B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473F2B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F32BFE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Rot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8F9CD7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manRV+AF8-118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24B936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.19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8630CC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AEEA5E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06098A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4CD9FA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F739B9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1192486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23F73E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74F4C8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836989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IVsmHIV2env+AF8-132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188239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06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EC9DF5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18A397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ECB65C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C0CF56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82EAC3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2E74F70F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3F0394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1D2834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Gamm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402375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rine leukaemia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412FA6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14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71DE2F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0980C0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411044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BDF404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EB12F6B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8]"}, "citationItems": [{"uris": ["http://www.mendeley.com/documents/?uuid=30abcdb4-2199-4e46-8da0-ba471e491cae"], "id": "ITEM-1", "itemData": {"ISBN": "0027-8424", "author": [{"given": "J W", "dropping-particle": "", "suffix": "", "family": "Drake", "parse-names": false, "non-dropping-particle": ""}], "issued": {"date-parts": [["1993"]]}, "title": "Rates of spontaneous mutation among RNA viruses", "page": "4171-4175", "volume": "90", "type": "article-journal", "container-title": "Proceedings of the National Academy of Sciences, USA", "issue": "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1F3A23" w:rsidRPr="001F3A23">
              <w:rPr>
                <w:rFonts w:ascii="Times New Roman" w:hAnsi="Times New Roman"/>
                <w:noProof/>
                <w:color w:val="000000"/>
                <w:sz w:val="16"/>
              </w:rPr>
              <w:t>[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2F841699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836D67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ACE48C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Gamm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6CBDBC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pleen necrosis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5BC46E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37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2F9CAD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3E669C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975A7F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1B9044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1E4BF1A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8]"}, "citationItems": [{"uris": ["http://www.mendeley.com/documents/?uuid=30abcdb4-2199-4e46-8da0-ba471e491cae"], "id": "ITEM-1", "itemData": {"ISBN": "0027-8424", "author": [{"given": "J W", "dropping-particle": "", "suffix": "", "family": "Drake", "parse-names": false, "non-dropping-particle": ""}], "issued": {"date-parts": [["1993"]]}, "title": "Rates of spontaneous mutation among RNA viruses", "page": "4171-4175", "volume": "90", "type": "article-journal", "container-title": "Proceedings of the National Academy of Sciences, USA", "issue": "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9F6673" w:rsidRPr="009F6673">
              <w:rPr>
                <w:rFonts w:ascii="Times New Roman" w:hAnsi="Times New Roman"/>
                <w:noProof/>
                <w:color w:val="000000"/>
                <w:sz w:val="16"/>
              </w:rPr>
              <w:t>[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5C4B08A9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963C75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3E44E8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Gamm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8A60BD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rine leukaemia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5209BF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.81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F0CCF7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97FD58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83093C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AA3435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45B43F6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8]"}, "citationItems": [{"uris": ["http://www.mendeley.com/documents/?uuid=30abcdb4-2199-4e46-8da0-ba471e491cae"], "id": "ITEM-1", "itemData": {"ISBN": "0027-8424", "author": [{"given": "J W", "dropping-particle": "", "suffix": "", "family": "Drake", "parse-names": false, "non-dropping-particle": ""}], "issued": {"date-parts": [["1993"]]}, "title": "Rates of spontaneous mutation among RNA viruses", "page": "4171-4175", "volume": "90", "type": "article-journal", "container-title": "Proceedings of the National Academy of Sciences, USA", "issue": "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9F6673" w:rsidRPr="009F6673">
              <w:rPr>
                <w:rFonts w:ascii="Times New Roman" w:hAnsi="Times New Roman"/>
                <w:noProof/>
                <w:color w:val="000000"/>
                <w:sz w:val="16"/>
              </w:rPr>
              <w:t>[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69B23EEE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598227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870399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lph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5DBBA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ous sarcoma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AF3F9D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.59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CC370B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0C8C3C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10B56D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B0FAD7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37E2731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8]"}, "citationItems": [{"uris": ["http://www.mendeley.com/documents/?uuid=30abcdb4-2199-4e46-8da0-ba471e491cae"], "id": "ITEM-1", "itemData": {"ISBN": "0027-8424", "author": [{"given": "J W", "dropping-particle": "", "suffix": "", "family": "Drake", "parse-names": false, "non-dropping-particle": ""}], "issued": {"date-parts": [["1993"]]}, "title": "Rates of spontaneous mutation among RNA viruses", "page": "4171-4175", "volume": "90", "type": "article-journal", "container-title": "Proceedings of the National Academy of Sciences, USA", "issue": "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A11073" w:rsidRPr="00A11073">
              <w:rPr>
                <w:rFonts w:ascii="Times New Roman" w:hAnsi="Times New Roman"/>
                <w:noProof/>
                <w:color w:val="000000"/>
                <w:sz w:val="16"/>
              </w:rPr>
              <w:t>[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199ED5B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625148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7915BF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E81827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IV+AC0-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97725D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.10E-006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AF3607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5C90B2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CBDA11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1DB06D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AA1509F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1]"}, "citationItems": [{"uris": ["http://www.mendeley.com/documents/?uuid=8e185fa3-6ba9-4f54-b7bf-d8f829e931e1"], "id": "ITEM-1", "itemData": {"ISBN": "0022-538X", "author": [{"given": "L M", "dropping-particle": "", "suffix": "", "family": "Mansky", "parse-names": false, "non-dropping-particle": ""}, {"given": "H M", "dropping-particle": "", "suffix": "", "family": "Temin", "parse-names": false, "non-dropping-particle": ""}], "issued": {"date-parts": [["1995"]]}, "title": "Lower in vivo mutation rate of human immunodeficiency virus type 1 than that predicted from the fidelity of purified reverse transcriptase", "page": "5087-5094", "volume": "69", "type": "article-journal", "container-title": "Journal of Virology", "issue": "8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A11073" w:rsidRPr="00A11073">
              <w:rPr>
                <w:rFonts w:ascii="Times New Roman" w:hAnsi="Times New Roman"/>
                <w:noProof/>
                <w:color w:val="000000"/>
                <w:sz w:val="16"/>
              </w:rPr>
              <w:t>[41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27ACED29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D7A250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1EC2D7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Delt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C988AC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Bovine leukaemia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311447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9.00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87B93F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7E860A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8D1563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1E54A9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46AFE5C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2]"}, "citationItems": [{"uris": ["http://www.mendeley.com/documents/?uuid=c2174591-2412-41a7-9de5-d09d1c406860"], "id": "ITEM-1", "itemData": {"ISBN": "0022-538X", "author": [{"given": "L M", "dropping-particle": "", "suffix": "", "family": "Mansky", "parse-names": false, "non-dropping-particle": ""}, {"given": "H M", "dropping-particle": "", "suffix": "", "family": "Temin", "parse-names": false, "non-dropping-particle": ""}], "issued": {"date-parts": [["1994"]]}, "title": "Lower mutation rate of bovine leukemia virus relative to that of spleen necrosis virus", "page": "494-499", "volume": "68", "type": "article-journal", "container-title": "Journal of Virology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A11073" w:rsidRPr="00A11073">
              <w:rPr>
                <w:rFonts w:ascii="Times New Roman" w:hAnsi="Times New Roman"/>
                <w:noProof/>
                <w:color w:val="000000"/>
                <w:sz w:val="16"/>
              </w:rPr>
              <w:t>[42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6F34F4A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013114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68B241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Gamm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F468E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rine leukaemia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568A0D5" w14:textId="77777777" w:rsidR="0074201F" w:rsidRPr="00D82CDF" w:rsidRDefault="007C61BD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2</w:t>
            </w:r>
            <w:r w:rsidR="0074201F" w:rsidRPr="00D82CDF">
              <w:rPr>
                <w:rFonts w:ascii="Times New Roman" w:hAnsi="Times New Roman"/>
                <w:sz w:val="16"/>
              </w:rPr>
              <w:t>.20E-00</w:t>
            </w:r>
            <w:r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9EEF973" w14:textId="77777777" w:rsidR="0074201F" w:rsidRPr="00D82CDF" w:rsidRDefault="007C61BD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FE49B1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01F049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101090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FC40D0A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3]"}, "citationItems": [{"uris": ["http://www.mendeley.com/documents/?uuid=3e129cc2-3dd4-4650-a469-ff1c369e99ea"], "id": "ITEM-1", "itemData": {"ISBN": "0021-9258", "author": [{"given": "A", "dropping-particle": "", "suffix": "", "family": "Varela-Echavarria", "parse-names": false, "non-dropping-particle": ""}, {"given": "N", "dropping-particle": "", "suffix": "", "family": "Garvey", "parse-names": false, "non-dropping-particle": ""}, {"given": "B D", "dropping-particle": "", "suffix": "", "family": "Preston", "parse-names": false, "non-dropping-particle": ""}, {"given": "J P", "dropping-particle": "", "suffix": "", "family": "Dougherty", "parse-names": false, "non-dropping-particle": ""}], "issued": {"date-parts": [["1992"]]}, "title": "Comparison of Moloney murine leukemia virus mutation rate with the fidelity of its reverse transcriptase in vitro", "page": "24681-24688", "volume": "267", "type": "article-journal", "container-title": "Journal of Biological Chemistry", "issue": "34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61BD" w:rsidRPr="007C61BD">
              <w:rPr>
                <w:rFonts w:ascii="Times New Roman" w:hAnsi="Times New Roman"/>
                <w:noProof/>
                <w:color w:val="000000"/>
                <w:sz w:val="16"/>
              </w:rPr>
              <w:t>[43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1D655575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D9A711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8F1C26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Gamm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DBB6F4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pleen necrosis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AA83D9F" w14:textId="77777777" w:rsidR="0074201F" w:rsidRPr="00D82CDF" w:rsidRDefault="007C61BD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3.37</w:t>
            </w:r>
            <w:r w:rsidR="0074201F" w:rsidRPr="00D82CDF">
              <w:rPr>
                <w:rFonts w:ascii="Times New Roman" w:hAnsi="Times New Roman"/>
                <w:sz w:val="16"/>
              </w:rPr>
              <w:t>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350E64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</w:t>
            </w:r>
            <w:r w:rsidR="007C61BD">
              <w:rPr>
                <w:rFonts w:ascii="Times New Roman" w:hAnsi="Times New Roman"/>
                <w:sz w:val="16"/>
              </w:rPr>
              <w:t>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19E689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51F30F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8A54DF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8ADC4D7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8]"}, "citationItems": [{"uris": ["http://www.mendeley.com/documents/?uuid=30abcdb4-2199-4e46-8da0-ba471e491cae"], "id": "ITEM-1", "itemData": {"ISBN": "0027-8424", "author": [{"given": "J W", "dropping-particle": "", "suffix": "", "family": "Drake", "parse-names": false, "non-dropping-particle": ""}], "issued": {"date-parts": [["1993"]]}, "title": "Rates of spontaneous mutation among RNA viruses", "page": "4171-4175", "volume": "90", "type": "article-journal", "container-title": "Proceedings of the National Academy of Sciences, USA", "issue": "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61BD" w:rsidRPr="007C61BD">
              <w:rPr>
                <w:rFonts w:ascii="Times New Roman" w:hAnsi="Times New Roman"/>
                <w:noProof/>
                <w:color w:val="000000"/>
                <w:sz w:val="16"/>
              </w:rPr>
              <w:t>[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44CC691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38C2BD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379C14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Gamm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0F7834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pleen necrosis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274ECA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.8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AA787A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80CDCD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0816B5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FFFC1C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1B98267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4]"}, "citationItems": [{"uris": ["http://www.mendeley.com/documents/?uuid=fb0c6087-6547-46c5-94ce-61e4ca5059e4"], "id": "ITEM-1", "itemData": {"ISBN": "0027-8424", "author": [{"given": "V K", "dropping-particle": "", "suffix": "", "family": "Pathak", "parse-names": false, "non-dropping-particle": ""}, {"given": "H M", "dropping-particle": "", "suffix": "", "family": "Temin", "parse-names": false, "non-dropping-particle": ""}], "issued": {"date-parts": [["1990"]]}, "title": "Broad spectrum of in vivo forward mutations, hypermutations, and mutational hotspots in a retroviral shuttle vector after a single replication cycle: substitutions, frameshifts, and hypermutations", "page": "6019-6023", "volume": "87", "type": "article-journal", "container-title": "Proceedings of the National Academy of Sciences, USA", "issue": "16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61BD" w:rsidRPr="007C61BD">
              <w:rPr>
                <w:rFonts w:ascii="Times New Roman" w:hAnsi="Times New Roman"/>
                <w:noProof/>
                <w:color w:val="000000"/>
                <w:sz w:val="16"/>
              </w:rPr>
              <w:t>[44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5BBA572A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0E919C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98F10D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Gamm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0867D7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rine leukaemia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289461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10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75352E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A01A4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31CBC4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070E41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5EC0CF8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5]"}, "citationItems": [{"uris": ["http://www.mendeley.com/documents/?uuid=2abd8f55-07f2-4476-9e18-35e0d191e9a5"], "id": "ITEM-1", "itemData": {"ISBN": "0022-538X", "author": [{"given": "J P", "dropping-particle": "", "suffix": "", "family": "Dougherty", "parse-names": false, "non-dropping-particle": ""}, {"given": "H M", "dropping-particle": "", "suffix": "", "family": "Temin", "parse-names": false, "non-dropping-particle": ""}], "issued": {"date-parts": [["1988"]]}, "title": "Determination of the rate of base-pair substitution and insertion mutations in retrovirus replication", "page": "2817-2822", "volume": "62", "type": "article-journal", "container-title": "Journal of Virology", "issue": "8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7C61BD" w:rsidRPr="007C61BD">
              <w:rPr>
                <w:rFonts w:ascii="Times New Roman" w:hAnsi="Times New Roman"/>
                <w:noProof/>
                <w:color w:val="000000"/>
                <w:sz w:val="16"/>
              </w:rPr>
              <w:t>[45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60F9F95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6AED4A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C1FED5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Gamm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FE02B8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rine leukaemia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55F35BA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2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40FB55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9AD844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0B798F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E731B8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0F42345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3]"}, "citationItems": [{"uris": ["http://www.mendeley.com/documents/?uuid=3e129cc2-3dd4-4650-a469-ff1c369e99ea"], "id": "ITEM-1", "itemData": {"ISBN": "0021-9258", "author": [{"given": "A", "dropping-particle": "", "suffix": "", "family": "Varela-Echavarria", "parse-names": false, "non-dropping-particle": ""}, {"given": "N", "dropping-particle": "", "suffix": "", "family": "Garvey", "parse-names": false, "non-dropping-particle": ""}, {"given": "B D", "dropping-particle": "", "suffix": "", "family": "Preston", "parse-names": false, "non-dropping-particle": ""}, {"given": "J P", "dropping-particle": "", "suffix": "", "family": "Dougherty", "parse-names": false, "non-dropping-particle": ""}], "issued": {"date-parts": [["1992"]]}, "title": "Comparison of Moloney murine leukemia virus mutation rate with the fidelity of its reverse transcriptase in vitro", "page": "24681-24688", "volume": "267", "type": "article-journal", "container-title": "Journal of Biological Chemistry", "issue": "34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836A05" w:rsidRPr="00836A05">
              <w:rPr>
                <w:rFonts w:ascii="Times New Roman" w:hAnsi="Times New Roman"/>
                <w:noProof/>
                <w:color w:val="000000"/>
                <w:sz w:val="16"/>
              </w:rPr>
              <w:t>[43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3F45237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0E042D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6704A8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Gamm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CE9028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rine leukaemia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212BFD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50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455BFE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8B0720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413B13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2816A2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9D36E8D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6]"}, "citationItems": [{"uris": ["http://www.mendeley.com/documents/?uuid=aacd1f69-6fd6-4fb4-b369-c8c3bd661fa3"], "id": "ITEM-1", "itemData": {"ISBN": "0022-538X", "author": [{"given": "R J", "dropping-particle": "", "suffix": "", "family": "Monk", "parse-names": false, "non-dropping-particle": ""}, {"given": "F G", "dropping-particle": "", "suffix": "", "family": "Malik", "parse-names": false, "non-dropping-particle": ""}, {"given": "D", "dropping-particle": "", "suffix": "", "family": "Stokesberry", "parse-names": false, "non-dropping-particle": ""}, {"given": "L H", "dropping-particle": "", "suffix": "", "family": "Evans", "parse-names": false, "non-dropping-particle": ""}], "issued": {"date-parts": [["1992"]]}, "title": "Direct determination of the point mutation rate of a murine retrovirus", "page": "3683-3689", "volume": "66", "type": "article-journal", "container-title": "Journal of Virology", "issue": "6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5928E9" w:rsidRPr="005928E9">
              <w:rPr>
                <w:rFonts w:ascii="Times New Roman" w:hAnsi="Times New Roman"/>
                <w:noProof/>
                <w:color w:val="000000"/>
                <w:sz w:val="16"/>
              </w:rPr>
              <w:t>[46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5B4E17AF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A6F4D7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AFB02D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Delt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AA9496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uman T+AC0-lymphotropic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B70BC2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00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EEFA4B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A8F24A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07DCD2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534D4C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6D45859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7]"}, "citationItems": [{"uris": ["http://www.mendeley.com/documents/?uuid=61fcc71a-9119-4ff9-a6df-ef1b3928cf5f"], "id": "ITEM-1", "itemData": {"ISBN": "0022-538X", "author": [{"given": "S", "dropping-particle": "", "suffix": "", "family": "Parthasarathi", "parse-names": false, "non-dropping-particle": ""}, {"given": "A", "dropping-particle": "", "suffix": "", "family": "Varela-Echavarr\u00eda", "parse-names": false, "non-dropping-particle": ""}, {"given": "Y", "dropping-particle": "", "suffix": "", "family": "Ron", "parse-names": false, "non-dropping-particle": ""}, {"given": "B D", "dropping-particle": "", "suffix": "", "family": "Preston", "parse-names": false, "non-dropping-particle": ""}, {"given": "J P", "dropping-particle": "", "suffix": "", "family": "Dougherty", "parse-names": false, "non-dropping-particle": ""}], "issued": {"date-parts": [["1995"]]}, "title": "Genetic rearrangements occurring during a single cycle of murine leukemia virus vector replication: characterization and implications", "page": "7991-8000", "volume": "69", "type": "article-journal", "container-title": "Journal of Virology", "issue": "12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5928E9" w:rsidRPr="005928E9">
              <w:rPr>
                <w:rFonts w:ascii="Times New Roman" w:hAnsi="Times New Roman"/>
                <w:noProof/>
                <w:color w:val="000000"/>
                <w:sz w:val="16"/>
              </w:rPr>
              <w:t>[47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1DD30B89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DEF8E1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A2B937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C577DB" w14:textId="77777777" w:rsidR="0074201F" w:rsidRPr="00D82CDF" w:rsidRDefault="005928E9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HLV</w:t>
            </w:r>
            <w:r w:rsidR="0074201F" w:rsidRPr="00D82CDF">
              <w:rPr>
                <w:rFonts w:ascii="Times New Roman" w:hAnsi="Times New Roman"/>
                <w:sz w:val="16"/>
              </w:rPr>
              <w:t>+AC0-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693B97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6.2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C3DF65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01F929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64671E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78DAC9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1225993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8]"}, "citationItems": [{"uris": ["http://www.mendeley.com/documents/?uuid=19715a46-65e4-4a4d-a012-f0963c56e531"], "id": "ITEM-1", "itemData": {"ISBN": "0022-538X", "author": [{"given": "L M", "dropping-particle": "", "suffix": "", "family": "Mansky", "parse-names": false, "non-dropping-particle": ""}], "issued": {"date-parts": [["2000"]]}, "title": "In vivo analysis of human T-cell leukemia virus type 1 reverse transcription accuracy", "page": "9525-9531", "volume": "74", "type": "article-journal", "container-title": "Journal of Virology", "issue": "20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5928E9" w:rsidRPr="005928E9">
              <w:rPr>
                <w:rFonts w:ascii="Times New Roman" w:hAnsi="Times New Roman"/>
                <w:noProof/>
                <w:color w:val="000000"/>
                <w:sz w:val="16"/>
              </w:rPr>
              <w:t>[4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460B9170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46E43E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5302F6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496636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IV+AC0-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870EF2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.8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F9307C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69F278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2BB463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581C1C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DF33381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49]"}, "citationItems": [{"uris": ["http://www.mendeley.com/documents/?uuid=0851eeb4-f262-4e3d-a1cf-4bbb78d91b83"], "id": "ITEM-1", "itemData": {"ISBN": "0022-538X", "author": [{"given": "L M", "dropping-particle": "", "suffix": "", "family": "Mansky", "parse-names": false, "non-dropping-particle": ""}, {"given": "S", "dropping-particle": "", "suffix": "", "family": "Preveral", "parse-names": false, "non-dropping-particle": ""}, {"given": "L", "dropping-particle": "", "suffix": "", "family": "Selig", "parse-names": false, "non-dropping-particle": ""}, {"given": "R", "dropping-particle": "", "suffix": "", "family": "Benarous", "parse-names": false, "non-dropping-particle": ""}, {"given": "S", "dropping-particle": "", "suffix": "", "family": "Benichou", "parse-names": false, "non-dropping-particle": ""}], "issued": {"date-parts": [["2000"]]}, "title": "The interaction of vpr with uracil DNA glycosylase modulates the human immunodeficiency virus type 1 In vivo mutation rate", "page": "7039-7047", "volume": "74", "type": "article-journal", "container-title": "Journal of Virology", "issue": "15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5928E9" w:rsidRPr="005928E9">
              <w:rPr>
                <w:rFonts w:ascii="Times New Roman" w:hAnsi="Times New Roman"/>
                <w:noProof/>
                <w:color w:val="000000"/>
                <w:sz w:val="16"/>
              </w:rPr>
              <w:t>[49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33FAF54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4D74AA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257E82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170C5F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IV+AC0-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E67E40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80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2A4DDE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5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9E2BC3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A5B722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136484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A7EF7F3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0]"}, "citationItems": [{"uris": ["http://www.mendeley.com/documents/?uuid=7cad300a-8143-4163-a364-aa69609f4043"], "id": "ITEM-1", "itemData": {"ISBN": "0022-538X", "author": [{"given": "F", "dropping-particle": "", "suffix": "", "family": "Gao", "parse-names": false, "non-dropping-particle": ""}, {"given": "Y", "dropping-particle": "", "suffix": "", "family": "Chen", "parse-names": false, "non-dropping-particle": ""}, {"given": "D N", "dropping-particle": "", "suffix": "", "family": "Levy", "parse-names": false, "non-dropping-particle": ""}, {"given": "J A", "dropping-particle": "", "suffix": "", "family": "Conway", "parse-names": false, "non-dropping-particle": ""}, {"given": "T B", "dropping-particle": "", "suffix": "", "family": "Kepler", "parse-names": false, "non-dropping-particle": ""}, {"given": "H", "dropping-particle": "", "suffix": "", "family": "Hui", "parse-names": false, "non-dropping-particle": ""}], "issued": {"date-parts": [["2004"]]}, "title": "Unselected mutations in the human immunodeficiency virus type 1 genome are mostly nonsynonymous and often deleterious", "page": "2426-2433", "volume": "78", "type": "article-journal", "container-title": "Journal of Virology", "issue": "5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5928E9" w:rsidRPr="005928E9">
              <w:rPr>
                <w:rFonts w:ascii="Times New Roman" w:hAnsi="Times New Roman"/>
                <w:noProof/>
                <w:color w:val="000000"/>
                <w:sz w:val="16"/>
              </w:rPr>
              <w:t>[50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156796A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DA1648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399D1C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F109C9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IV+AC0-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B5572E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23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826CEF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7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3DF47C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7D179E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A3E803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ACA7E9A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1]"}, "citationItems": [{"uris": ["http://www.mendeley.com/documents/?uuid=1a35a780-efd1-4f06-a834-6482a260124a"], "id": "ITEM-1", "itemData": {"ISBN": "0166-0934", "author": [{"given": "K J", "dropping-particle": "", "suffix": "", "family": "Huang", "parse-names": false, "non-dropping-particle": ""}, {"given": "D P", "dropping-particle": "", "suffix": "", "family": "Wooley", "parse-names": false, "non-dropping-particle": ""}], "issued": {"date-parts": [["2005"]]}, "title": "A new cell-based assay for measuring the forward mutation rate of HIV-1", "page": "95-104", "volume": "124", "type": "article-journal", "container-title": "Journal of Virological Methods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5928E9" w:rsidRPr="005928E9">
              <w:rPr>
                <w:rFonts w:ascii="Times New Roman" w:hAnsi="Times New Roman"/>
                <w:noProof/>
                <w:color w:val="000000"/>
                <w:sz w:val="16"/>
              </w:rPr>
              <w:t>[51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77C66B4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20ACA0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2F4333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D5DE7A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IV+AC0-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68CB24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.88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E9F577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8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1EBEAD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29E10A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24F2A85F" w14:textId="77777777" w:rsidR="0074201F" w:rsidRPr="00D82CDF" w:rsidRDefault="0074201F" w:rsidP="005928E9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C321118" w14:textId="77777777" w:rsidR="0074201F" w:rsidRPr="00D82CDF" w:rsidRDefault="00735F31" w:rsidP="005928E9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2]"}, "citationItems": [{"uris": ["http://www.mendeley.com/documents/?uuid=98b902b9-b5a4-4b81-8cef-8df4ed1d0ede"], "id": "ITEM-1", "itemData": {"ISBN": "0042-6822", "author": [{"given": "M M", "dropping-particle": "", "suffix": "", "family": "Laakso", "parse-names": false, "non-dropping-particle": ""}, {"given": "R E", "dropping-particle": "", "suffix": "", "family": "Sutton", "parse-names": false, "non-dropping-particle": ""}], "issued": {"date-parts": [["2006"]]}, "title": "Replicative fidelity of lentiviral vectors produced by transient transfection", "page": "406-417", "volume": "348", "type": "article-journal", "container-title": "Virology", "issue": "2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5928E9" w:rsidRPr="005928E9">
              <w:rPr>
                <w:rFonts w:ascii="Times New Roman" w:hAnsi="Times New Roman"/>
                <w:noProof/>
                <w:color w:val="000000"/>
                <w:sz w:val="16"/>
              </w:rPr>
              <w:t>[52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21387393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20D9CE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F48AF7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lpharetr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28063D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ous sarcoma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283E3E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.03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8CA43B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5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93E16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E3AE8E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505165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F3722A2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3]"}, "citationItems": [{"uris": ["http://www.mendeley.com/documents/?uuid=4ff0e0a9-16c7-40b2-85e9-ce8a2f6bbcae"], "id": "ITEM-1", "itemData": {"ISBN": "0022-538X", "author": [{"given": "M E", "dropping-particle": "", "suffix": "", "family": "Abram", "parse-names": false, "non-dropping-particle": ""}, {"given": "A L", "dropping-particle": "", "suffix": "", "family": "Ferris", "parse-names": false, "non-dropping-particle": ""}, {"given": "W", "dropping-particle": "", "suffix": "", "family": "Shao", "parse-names": false, "non-dropping-particle": ""}, {"given": "W G", "dropping-particle": "", "suffix": "", "family": "Alvord", "parse-names": false, "non-dropping-particle": ""}, {"given": "S H", "dropping-particle": "", "suffix": "", "family": "Hughes", "parse-names": false, "non-dropping-particle": ""}], "issued": {"date-parts": [["2010"]]}, "title": "Nature, position, and frequency of mutations made in a single cycle of HIV-1 replication", "page": "9864-9878", "volume": "84", "type": "article-journal", "container-title": "Journal of Virology", "issue": "1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5928E9" w:rsidRPr="005928E9">
              <w:rPr>
                <w:rFonts w:ascii="Times New Roman" w:hAnsi="Times New Roman"/>
                <w:noProof/>
                <w:color w:val="000000"/>
                <w:sz w:val="16"/>
              </w:rPr>
              <w:t>[53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5B9402B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DB6964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0AF433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Spu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EB325C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everal foamy viruse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9BDC426" w14:textId="77777777" w:rsidR="0074201F" w:rsidRPr="00D82CDF" w:rsidRDefault="007C5862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3.8</w:t>
            </w:r>
            <w:r w:rsidR="0074201F" w:rsidRPr="00D82CDF">
              <w:rPr>
                <w:rFonts w:ascii="Times New Roman" w:hAnsi="Times New Roman"/>
                <w:sz w:val="16"/>
              </w:rPr>
              <w:t>0E-00</w:t>
            </w:r>
            <w:r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1AB2C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3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B4884D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81DB13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624FF0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545853CF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4]"}, "citationItems": [{"uris": ["http://www.mendeley.com/documents/?uuid=7f1adfc4-fc29-49a2-afc0-acc4a5fba419"], "id": "ITEM-1", "itemData": {"ISBN": "1742-4690", "author": [{"given": "K", "dropping-particle": "", "suffix": "", "family": "G\u00e4rtner", "parse-names": false, "non-dropping-particle": ""}, {"given": "T", "dropping-particle": "", "suffix": "", "family": "Wiktorowicz", "parse-names": false, "non-dropping-particle": ""}, {"given": "J", "dropping-particle": "", "suffix": "", "family": "Park", "parse-names": false, "non-dropping-particle": ""}, {"given": "A", "dropping-particle": "", "suffix": "", "family": "Mergia", "parse-names": false, "non-dropping-particle": ""}, {"given": "A", "dropping-particle": "", "suffix": "", "family": "Rethwilm", "parse-names": false, "non-dropping-particle": ""}, {"given": "C", "dropping-particle": "", "suffix": "", "family": "Scheller", "parse-names": false, "non-dropping-particle": ""}], "issued": {"date-parts": [["2009"]]}, "title": "Accuracy estimation of foamy virus genome copying", "page": "32", "volume": "6", "type": "article-journal", "container-title": "Retrovirology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826150" w:rsidRPr="00826150">
              <w:rPr>
                <w:rFonts w:ascii="Times New Roman" w:hAnsi="Times New Roman"/>
                <w:noProof/>
                <w:color w:val="000000"/>
                <w:sz w:val="16"/>
              </w:rPr>
              <w:t>[54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6D31F6AA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83A04F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4DE798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5E960E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eline immunodeficiency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5363EA1" w14:textId="77777777" w:rsidR="0074201F" w:rsidRPr="00D82CDF" w:rsidRDefault="00826150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3.40</w:t>
            </w:r>
            <w:r w:rsidR="0074201F" w:rsidRPr="00D82CDF">
              <w:rPr>
                <w:rFonts w:ascii="Times New Roman" w:hAnsi="Times New Roman"/>
                <w:sz w:val="16"/>
              </w:rPr>
              <w:t>E-00</w:t>
            </w:r>
            <w:r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D0D646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5D0B86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340099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ABD819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32212A5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5]"}, "citationItems": [{"uris": ["http://www.mendeley.com/documents/?uuid=b8bb79e0-1617-4772-ba9a-72db70c2b464"], "id": "ITEM-1", "itemData": {"ISBN": "0304-8608", "author": [{"given": "W K", "dropping-particle": "", "suffix": "", "family": "Greene", "parse-names": false, "non-dropping-particle": ""}, {"given": "J", "dropping-particle": "", "suffix": "", "family": "Meers", "parse-names": false, "non-dropping-particle": ""}, {"given": "G", "dropping-particle": "", "suffix": "", "family": "Fierro", "parse-names": false, "non-dropping-particle": "del"}, {"given": "P R", "dropping-particle": "", "suffix": "", "family": "Carnegie", "parse-names": false, "non-dropping-particle": ""}, {"given": "W F", "dropping-particle": "", "suffix": "", "family": "Robinson", "parse-names": false, "non-dropping-particle": ""}], "issued": {"date-parts": [["1993"]]}, "title": "Extensive sequence variation of feline immunodeficiency virusenv genes in isolates from naturally infected cats", "page": "51-62", "volume": "133", "type": "article-journal", "container-title": "Archives of Virology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826150" w:rsidRPr="00826150">
              <w:rPr>
                <w:rFonts w:ascii="Times New Roman" w:hAnsi="Times New Roman"/>
                <w:noProof/>
                <w:color w:val="000000"/>
                <w:sz w:val="16"/>
              </w:rPr>
              <w:t>[55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4D0FB07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0D0D6D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6CEABF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1A886A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eline immunodeficiency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942F05D" w14:textId="77777777" w:rsidR="0074201F" w:rsidRPr="00D82CDF" w:rsidRDefault="00826150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1.54</w:t>
            </w:r>
            <w:r w:rsidR="0074201F" w:rsidRPr="00D82CDF">
              <w:rPr>
                <w:rFonts w:ascii="Times New Roman" w:hAnsi="Times New Roman"/>
                <w:sz w:val="16"/>
              </w:rPr>
              <w:t>E-00</w:t>
            </w:r>
            <w:r>
              <w:rPr>
                <w:rFonts w:ascii="Times New Roman" w:hAnsi="Times New Roman"/>
                <w:sz w:val="16"/>
              </w:rPr>
              <w:t>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80BFA00" w14:textId="77777777" w:rsidR="0074201F" w:rsidRPr="00D82CDF" w:rsidRDefault="00826150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4.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E82A02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446BCF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8CBACE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8B46EE9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6]"}, "citationItems": [{"uris": ["http://www.mendeley.com/documents/?uuid=dd820245-2f57-4d06-9b30-5a81f9babdff"], "id": "ITEM-1", "itemData": {"ISBN": "0022-538X", "author": [{"given": "R", "dropping-particle": "", "suffix": "", "family": "Biek", "parse-names": false, "non-dropping-particle": ""}, {"given": "A G", "dropping-particle": "", "suffix": "", "family": "Rodrigo", "parse-names": false, "non-dropping-particle": ""}, {"given": "D", "dropping-particle": "", "suffix": "", "family": "Holley", "parse-names": false, "non-dropping-particle": ""}, {"given": "A", "dropping-particle": "", "suffix": "", "family": "Drummond", "parse-names": false, "non-dropping-particle": ""}, {"given": "C R", "dropping-particle": "", "suffix": "", "family": "Anderson", "parse-names": false, "non-dropping-particle": ""}, {"given": "H A", "dropping-particle": "", "suffix": "", "family": "Ross", "parse-names": false, "non-dropping-particle": ""}, {"given": "M", "dropping-particle": "", "suffix": "", "family": "Poss", "parse-names": false, "non-dropping-particle": ""}], "issued": {"date-parts": [["2003"]]}, "title": "Epidemiology, genetic diversity, and evolution of endemic feline immunodeficiency virus in a population of wild cougars", "page": "9578-9589", "volume": "77", "type": "article-journal", "container-title": "Journal of Virology", "issue": "17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826150" w:rsidRPr="00826150">
              <w:rPr>
                <w:rFonts w:ascii="Times New Roman" w:hAnsi="Times New Roman"/>
                <w:noProof/>
                <w:color w:val="000000"/>
                <w:sz w:val="16"/>
              </w:rPr>
              <w:t>[56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1AB6179D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DF0CA0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98416E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B6EC4E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eline immunodeficiency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385965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54E-001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E60E62" w14:textId="77777777" w:rsidR="0074201F" w:rsidRPr="00D82CDF" w:rsidRDefault="00826150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4.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2C2799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9BFE50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1C246D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5236A68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6]"}, "citationItems": [{"uris": ["http://www.mendeley.com/documents/?uuid=dd820245-2f57-4d06-9b30-5a81f9babdff"], "id": "ITEM-1", "itemData": {"ISBN": "0022-538X", "author": [{"given": "R", "dropping-particle": "", "suffix": "", "family": "Biek", "parse-names": false, "non-dropping-particle": ""}, {"given": "A G", "dropping-particle": "", "suffix": "", "family": "Rodrigo", "parse-names": false, "non-dropping-particle": ""}, {"given": "D", "dropping-particle": "", "suffix": "", "family": "Holley", "parse-names": false, "non-dropping-particle": ""}, {"given": "A", "dropping-particle": "", "suffix": "", "family": "Drummond", "parse-names": false, "non-dropping-particle": ""}, {"given": "C R", "dropping-particle": "", "suffix": "", "family": "Anderson", "parse-names": false, "non-dropping-particle": ""}, {"given": "H A", "dropping-particle": "", "suffix": "", "family": "Ross", "parse-names": false, "non-dropping-particle": ""}, {"given": "M", "dropping-particle": "", "suffix": "", "family": "Poss", "parse-names": false, "non-dropping-particle": ""}], "issued": {"date-parts": [["2003"]]}, "title": "Epidemiology, genetic diversity, and evolution of endemic feline immunodeficiency virus in a population of wild cougars", "page": "9578-9589", "volume": "77", "type": "article-journal", "container-title": "Journal of Virology", "issue": "17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826150" w:rsidRPr="00826150">
              <w:rPr>
                <w:rFonts w:ascii="Times New Roman" w:hAnsi="Times New Roman"/>
                <w:noProof/>
                <w:color w:val="000000"/>
                <w:sz w:val="16"/>
              </w:rPr>
              <w:t>[56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47B6982A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6B490D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8265C4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2AF028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IV+AC0-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F001297" w14:textId="77777777" w:rsidR="0074201F" w:rsidRPr="00D82CDF" w:rsidRDefault="00826150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3.72</w:t>
            </w:r>
            <w:r w:rsidR="0074201F" w:rsidRPr="00D82CDF">
              <w:rPr>
                <w:rFonts w:ascii="Times New Roman" w:hAnsi="Times New Roman"/>
                <w:sz w:val="16"/>
              </w:rPr>
              <w:t>E-00</w:t>
            </w:r>
            <w:r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0D5EAC5" w14:textId="77777777" w:rsidR="0074201F" w:rsidRPr="00D82CDF" w:rsidRDefault="00826150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3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99C5F1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EF8887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erial sample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F97FCE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4CEAC58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7]"}, "citationItems": [{"uris": ["http://www.mendeley.com/documents/?uuid=ec9ee061-456b-486e-b251-a9bdefecc58a"], "id": "ITEM-1", "itemData": {"ISBN": "1567-1348", "author": [{"given": "S R", "dropping-particle": "", "suffix": "", "family": "Mehta", "parse-names": false, "non-dropping-particle": ""}, {"given": "J O", "dropping-particle": "", "suffix": "", "family": "Wertheim", "parse-names": false, "non-dropping-particle": ""}, {"given": "W", "dropping-particle": "", "suffix": "", "family": "Delport", "parse-names": false, "non-dropping-particle": ""}, {"given": "L", "dropping-particle": "", "suffix": "", "family": "Ene", "parse-names": false, "non-dropping-particle": ""}, {"given": "G", "dropping-particle": "", "suffix": "", "family": "Tardei", "parse-names": false, "non-dropping-particle": ""}, {"given": "D", "dropping-particle": "", "suffix": "", "family": "Duiculescu", "parse-names": false, "non-dropping-particle": ""}, {"given": "S L K", "dropping-particle": "", "suffix": "", "family": "Pond", "parse-names": false, "non-dropping-particle": ""}, {"given": "D M", "dropping-particle": "", "suffix": "", "family": "Smith", "parse-names": false, "non-dropping-particle": ""}], "issued": {"date-parts": [["2011"]]}, "title": "Using phylogeography to characterize the origins of the HIV-1 subtype F epidemic in Romania", "page": "975-979", "volume": "11", "type": "article-journal", "container-title": "Infection, Genetics and Evolution", "issue": "5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826150" w:rsidRPr="00826150">
              <w:rPr>
                <w:rFonts w:ascii="Times New Roman" w:hAnsi="Times New Roman"/>
                <w:noProof/>
                <w:color w:val="000000"/>
                <w:sz w:val="16"/>
              </w:rPr>
              <w:t>[57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7E338F7B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2F8683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EC1C69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AED525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IVPA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D7BF31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.6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729E1B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CC52F6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3B7666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DE0E9F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87C938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7EA6184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B1456C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652A65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BC4A72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IVPA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24D891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0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3901B5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A76452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647D3D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C97B84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38634D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379E6F69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4FD9B6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040A3C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ent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AD6DFF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IV-1PA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05A805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4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AFB38C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2BD8DE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CF9787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990154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78D024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6E586C3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424D96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habd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4B4F81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yss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D9F7D7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LBV+AF8-N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A9D7E5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55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704EBA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2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2D259D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ACD489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066F7F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3943852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0F1D5CE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13BFFD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habd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5D2221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yss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972771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abv+AF8-128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74E8F2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4.84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BD7C6E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0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FF67B0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1DDAF06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346252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50BC1F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6EDF1C1A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7480DB0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habd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E5FC40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yss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AF13A8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abv+AF8-4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36041E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62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ECC754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4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4BD3B5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A9ADC0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51F743A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5EAE1A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0094DD0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046154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habd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BA9D8D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Vescicul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DF0B0D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Vescicular stomatitis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75BCC5D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.18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5FF1A4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6A1019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9C612B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6EC88D5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EE2DF15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8]"}, "citationItems": [{"uris": ["http://www.mendeley.com/documents/?uuid=30abcdb4-2199-4e46-8da0-ba471e491cae"], "id": "ITEM-1", "itemData": {"ISBN": "0027-8424", "author": [{"given": "J W", "dropping-particle": "", "suffix": "", "family": "Drake", "parse-names": false, "non-dropping-particle": ""}], "issued": {"date-parts": [["1993"]]}, "title": "Rates of spontaneous mutation among RNA viruses", "page": "4171-4175", "volume": "90", "type": "article-journal", "container-title": "Proceedings of the National Academy of Sciences, USA", "issue": "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826150" w:rsidRPr="00826150">
              <w:rPr>
                <w:rFonts w:ascii="Times New Roman" w:hAnsi="Times New Roman"/>
                <w:noProof/>
                <w:color w:val="000000"/>
                <w:sz w:val="16"/>
              </w:rPr>
              <w:t>[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1D0658A1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9EF47E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habd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BA743C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Vescicul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ADF6E0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Vescicular stomatitis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88CC26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19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B09FA2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8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8CE67C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16F634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9417B6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02816FB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8]"}, "citationItems": [{"uris": ["http://www.mendeley.com/documents/?uuid=97e1ca73-acf3-4900-b093-a3ab706ada46"], "id": "ITEM-1", "itemData": {"ISBN": "0027-8424", "author": [{"given": "V", "dropping-particle": "", "suffix": "", "family": "Furi\u00f3", "parse-names": false, "non-dropping-particle": ""}, {"given": "A", "dropping-particle": "", "suffix": "", "family": "Moya", "parse-names": false, "non-dropping-particle": ""}, {"given": "R", "dropping-particle": "", "suffix": "", "family": "Sanju\u00e1n", "parse-names": false, "non-dropping-particle": ""}], "issued": {"date-parts": [["2005"]]}, "title": "The cost of replication fidelity in an RNA virus", "page": "10233-10237", "volume": "102", "type": "article-journal", "container-title": "Proceedings of the National Academy of Sciences, USA", "issue": "29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826150" w:rsidRPr="00826150">
              <w:rPr>
                <w:rFonts w:ascii="Times New Roman" w:hAnsi="Times New Roman"/>
                <w:noProof/>
                <w:color w:val="000000"/>
                <w:sz w:val="16"/>
              </w:rPr>
              <w:t>[58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67959027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782C9D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habd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F87266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Vescicul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ED95F0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Vesicular stomatitis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041FD4C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30E-00</w:t>
            </w:r>
            <w:r w:rsidR="00A469F6">
              <w:rPr>
                <w:rFonts w:ascii="Times New Roman" w:hAnsi="Times New Roman"/>
                <w:sz w:val="16"/>
              </w:rPr>
              <w:t>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431CCF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590622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5F11CD1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8F5557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06DD01AA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9]"}, "citationItems": [{"uris": ["http://www.mendeley.com/documents/?uuid=2677b938-5a73-4f30-8143-b875188e0cd2"], "id": "ITEM-1", "itemData": {"ISBN": "0022-538X", "author": [{"given": "J J", "dropping-particle": "", "suffix": "", "family": "Holland", "parse-names": false, "non-dropping-particle": ""}, {"given": "J C", "dropping-particle": "", "suffix": "", "family": "La Torre", "parse-names": false, "non-dropping-particle": "De"}, {"given": "D A", "dropping-particle": "", "suffix": "", "family": "Steinhauer", "parse-names": false, "non-dropping-particle": ""}, {"given": "D", "dropping-particle": "", "suffix": "", "family": "Clarke", "parse-names": false, "non-dropping-particle": ""}, {"given": "E", "dropping-particle": "", "suffix": "", "family": "Duarte", "parse-names": false, "non-dropping-particle": ""}, {"given": "E", "dropping-particle": "", "suffix": "", "family": "Domingo", "parse-names": false, "non-dropping-particle": ""}], "issued": {"date-parts": [["1989"]]}, "title": "Virus mutation frequencies can be greatly underestimated by monoclonal antibody neutralization of virions", "page": "5030-5036", "volume": "63", "type": "article-journal", "container-title": "Journal of Virology", "issue": "12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A469F6" w:rsidRPr="00A469F6">
              <w:rPr>
                <w:rFonts w:ascii="Times New Roman" w:hAnsi="Times New Roman"/>
                <w:noProof/>
                <w:color w:val="000000"/>
                <w:sz w:val="16"/>
              </w:rPr>
              <w:t>[59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7315C61C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FC8074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oni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7CB0F5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Ok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4188EC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Okavir+AF8-N37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D2AC3D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.16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CA7A45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657541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F4318E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C1F487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72C8C7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2B82E36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55E1D4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iph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696FA0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Lambda-like-viruse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901A27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Phage lambda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EC2D8F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88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4097F5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19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B67657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8ABF11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74D43E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dsD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6A326CC0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60]"}, "citationItems": [{"uris": ["http://www.mendeley.com/documents/?uuid=7323d07c-84d3-435b-a47e-bee8ccb9825e"], "id": "ITEM-1", "itemData": {"ISBN": "0066-4197", "author": [{"given": "J W", "dropping-particle": "", "suffix": "", "family": "Drake", "parse-names": false, "non-dropping-particle": ""}], "issued": {"date-parts": [["1991"]]}, "title": "Spontaneous mutation", "page": "125-146", "volume": "25", "type": "article-journal", "container-title": "Annual Review of Genetics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A469F6" w:rsidRPr="00A469F6">
              <w:rPr>
                <w:rFonts w:ascii="Times New Roman" w:hAnsi="Times New Roman"/>
                <w:noProof/>
                <w:color w:val="000000"/>
                <w:sz w:val="16"/>
              </w:rPr>
              <w:t>[60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2B43D969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5759F41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Retro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30F5761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>
              <w:rPr>
                <w:rFonts w:ascii="Times New Roman" w:hAnsi="Times New Roman"/>
                <w:i/>
                <w:sz w:val="16"/>
              </w:rPr>
              <w:t>Spum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3BF12A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Foamy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43AD45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80E-002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FF1521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.005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7E63A0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64E09C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ADAA15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ssR</w:t>
            </w:r>
            <w:r w:rsidRPr="00D82CDF">
              <w:rPr>
                <w:rFonts w:ascii="Times New Roman" w:hAnsi="Times New Roman"/>
                <w:sz w:val="16"/>
              </w:rPr>
              <w:t>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706D46D9" w14:textId="77777777" w:rsidR="0074201F" w:rsidRPr="00D82CDF" w:rsidRDefault="00735F31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color w:val="000000"/>
                <w:sz w:val="16"/>
              </w:rPr>
              <w:fldChar w:fldCharType="begin"/>
            </w:r>
            <w:r w:rsidR="00D029B1">
              <w:rPr>
                <w:rFonts w:ascii="Times New Roman" w:hAnsi="Times New Roman"/>
                <w:color w:val="000000"/>
                <w:sz w:val="16"/>
              </w:rPr>
              <w:instrText>ADDIN CSL_CITATION {"mendeley": {"previouslyFormattedCitation": "[54]"}, "citationItems": [{"uris": ["http://www.mendeley.com/documents/?uuid=7f1adfc4-fc29-49a2-afc0-acc4a5fba419"], "id": "ITEM-1", "itemData": {"ISBN": "1742-4690", "author": [{"given": "K", "dropping-particle": "", "suffix": "", "family": "G\u00e4rtner", "parse-names": false, "non-dropping-particle": ""}, {"given": "T", "dropping-particle": "", "suffix": "", "family": "Wiktorowicz", "parse-names": false, "non-dropping-particle": ""}, {"given": "J", "dropping-particle": "", "suffix": "", "family": "Park", "parse-names": false, "non-dropping-particle": ""}, {"given": "A", "dropping-particle": "", "suffix": "", "family": "Mergia", "parse-names": false, "non-dropping-particle": ""}, {"given": "A", "dropping-particle": "", "suffix": "", "family": "Rethwilm", "parse-names": false, "non-dropping-particle": ""}, {"given": "C", "dropping-particle": "", "suffix": "", "family": "Scheller", "parse-names": false, "non-dropping-particle": ""}], "issued": {"date-parts": [["2009"]]}, "title": "Accuracy estimation of foamy virus genome copying", "page": "32", "volume": "6", "type": "article-journal", "container-title": "Retrovirology", "issue": "1", "id": "ITEM-1"}}], "properties": {"noteIndex": 0}, "schema": "https://github.com/citation-style-language/schema/raw/master/csl-citation.json"}</w:instrTex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separate"/>
            </w:r>
            <w:r w:rsidR="005928E9" w:rsidRPr="005928E9">
              <w:rPr>
                <w:rFonts w:ascii="Times New Roman" w:hAnsi="Times New Roman"/>
                <w:noProof/>
                <w:color w:val="000000"/>
                <w:sz w:val="16"/>
              </w:rPr>
              <w:t>[54]</w:t>
            </w:r>
            <w:r>
              <w:rPr>
                <w:rFonts w:ascii="Times New Roman" w:hAnsi="Times New Roman"/>
                <w:color w:val="000000"/>
                <w:sz w:val="16"/>
              </w:rPr>
              <w:fldChar w:fldCharType="end"/>
            </w:r>
          </w:p>
        </w:tc>
      </w:tr>
      <w:tr w:rsidR="0074201F" w:rsidRPr="00D82CDF" w14:paraId="1CCE68E8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4F85E3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og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7446D3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Alph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71E475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EqEn+AF8-61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FA2F00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23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8E005B5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547A23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826A09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CEBE32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076134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4DB59286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359B452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og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0B8BDD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Rub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A579E5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ubVE1+AF8-124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E6198F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.98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136FCA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8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58744D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169ED4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37C1E8D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50F0EC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5052640C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49C2F00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og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5680069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Rubi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88A20A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ubellaVirusPA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613974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9.20E-004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89FA59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51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FA02BB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EB98BC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F34470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1394D8E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454F60F0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03D4EE7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Unassigne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ACBFC8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Emar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EA2B51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FMVnuc+AF8-N2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6309C6C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48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1B026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C3801E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3BAE0EF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F8163A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1D9383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4C7E96A4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1146BCC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Unassigne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1C576E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Delt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F6FA73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HDV+AF8-N8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296E589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62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48BB6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64AE4AB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233441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43C7391C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CE6C77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666A8F5F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F65E1D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Unassigne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72954A1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Varicosa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44870E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LBVV+AF8-N7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4A1F52C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.04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EB8BEB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3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07870E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791322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083CE36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2EC830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721D6332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210B151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Unassigned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41346F1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Sobem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1396A27F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RYMV26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14E48D26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.12E-005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F07A853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27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03D13081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0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B3E68C2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>
              <w:rPr>
                <w:rFonts w:ascii="Times New Roman" w:hAnsi="Times New Roman"/>
                <w:sz w:val="16"/>
              </w:rPr>
              <w:t>tip dating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74458E2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2B6C3AE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his study</w:t>
            </w:r>
          </w:p>
        </w:tc>
      </w:tr>
      <w:tr w:rsidR="0074201F" w:rsidRPr="00D82CDF" w14:paraId="08836B0E" w14:textId="77777777">
        <w:trPr>
          <w:trHeight w:val="460"/>
        </w:trPr>
        <w:tc>
          <w:tcPr>
            <w:tcW w:w="1873" w:type="dxa"/>
            <w:shd w:val="clear" w:color="auto" w:fill="auto"/>
            <w:vAlign w:val="center"/>
          </w:tcPr>
          <w:p w14:paraId="6C7371D8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Virgaviridae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23E34EE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i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i/>
                <w:sz w:val="16"/>
              </w:rPr>
              <w:t>Tobamovirus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256A8E4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Tobacco mosaic virus</w:t>
            </w:r>
          </w:p>
        </w:tc>
        <w:tc>
          <w:tcPr>
            <w:tcW w:w="1686" w:type="dxa"/>
            <w:shd w:val="clear" w:color="auto" w:fill="auto"/>
            <w:vAlign w:val="center"/>
          </w:tcPr>
          <w:p w14:paraId="319A1CC7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1.70E-003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04ED1FE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35</w:t>
            </w:r>
          </w:p>
        </w:tc>
        <w:tc>
          <w:tcPr>
            <w:tcW w:w="1701" w:type="dxa"/>
            <w:shd w:val="clear" w:color="auto" w:fill="auto"/>
            <w:vAlign w:val="center"/>
          </w:tcPr>
          <w:p w14:paraId="6ADAACA0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-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21D6E89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mutation</w:t>
            </w:r>
          </w:p>
        </w:tc>
        <w:tc>
          <w:tcPr>
            <w:tcW w:w="1134" w:type="dxa"/>
            <w:shd w:val="clear" w:color="auto" w:fill="auto"/>
            <w:vAlign w:val="center"/>
          </w:tcPr>
          <w:p w14:paraId="1E26621A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  <w:r w:rsidRPr="00D82CDF">
              <w:rPr>
                <w:rFonts w:ascii="Times New Roman" w:hAnsi="Times New Roman"/>
                <w:sz w:val="16"/>
              </w:rPr>
              <w:t>ssRNA</w:t>
            </w:r>
          </w:p>
        </w:tc>
        <w:tc>
          <w:tcPr>
            <w:tcW w:w="1402" w:type="dxa"/>
            <w:shd w:val="clear" w:color="auto" w:fill="auto"/>
            <w:vAlign w:val="center"/>
          </w:tcPr>
          <w:p w14:paraId="418E3B3D" w14:textId="77777777" w:rsidR="0074201F" w:rsidRPr="00D82CDF" w:rsidRDefault="0074201F" w:rsidP="00D82CDF">
            <w:pPr>
              <w:jc w:val="center"/>
              <w:rPr>
                <w:rFonts w:ascii="Times New Roman" w:hAnsi="Times New Roman"/>
                <w:color w:val="000000"/>
                <w:sz w:val="16"/>
              </w:rPr>
            </w:pPr>
          </w:p>
        </w:tc>
      </w:tr>
    </w:tbl>
    <w:p w14:paraId="34AEAE09" w14:textId="77777777" w:rsidR="00D029B1" w:rsidRDefault="00D029B1"/>
    <w:p w14:paraId="2C5760B8" w14:textId="77777777" w:rsidR="00D029B1" w:rsidRDefault="00D029B1"/>
    <w:p w14:paraId="2F263754" w14:textId="77777777" w:rsidR="00D029B1" w:rsidRDefault="00D029B1"/>
    <w:p w14:paraId="68256C1A" w14:textId="77777777" w:rsidR="00D029B1" w:rsidRDefault="00D029B1"/>
    <w:p w14:paraId="7EB1126F" w14:textId="77777777" w:rsidR="00D029B1" w:rsidRDefault="00D029B1"/>
    <w:p w14:paraId="6A1D293A" w14:textId="77777777" w:rsidR="00D029B1" w:rsidRDefault="00D029B1"/>
    <w:p w14:paraId="7BC38E7A" w14:textId="77777777" w:rsidR="00D029B1" w:rsidRDefault="00D029B1"/>
    <w:p w14:paraId="183DDA8E" w14:textId="77777777" w:rsidR="00D029B1" w:rsidRPr="00D029B1" w:rsidRDefault="00735F31" w:rsidP="00D029B1">
      <w:pPr>
        <w:spacing w:line="480" w:lineRule="auto"/>
        <w:divId w:val="816455574"/>
        <w:rPr>
          <w:rFonts w:ascii="Cambria" w:hAnsi="Cambria"/>
        </w:rPr>
      </w:pPr>
      <w:r>
        <w:fldChar w:fldCharType="begin"/>
      </w:r>
      <w:r w:rsidR="00D029B1">
        <w:instrText>ADDIN Mendeley Bibliography CSL_BIBLIOGRAPHY</w:instrText>
      </w:r>
      <w:r>
        <w:fldChar w:fldCharType="separate"/>
      </w:r>
    </w:p>
    <w:p w14:paraId="17F6335C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1.</w:t>
      </w:r>
      <w:r w:rsidRPr="00D029B1">
        <w:rPr>
          <w:rFonts w:ascii="Cambria" w:hAnsi="Cambria"/>
          <w:sz w:val="24"/>
        </w:rPr>
        <w:tab/>
        <w:t xml:space="preserve">Raghwani, J. et al. 2012 Origin and evolution of the unique hepatitis C virus circulating recombinant form 2k/1b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86</w:t>
      </w:r>
      <w:r w:rsidRPr="00D029B1">
        <w:rPr>
          <w:rFonts w:ascii="Cambria" w:hAnsi="Cambria"/>
          <w:sz w:val="24"/>
        </w:rPr>
        <w:t xml:space="preserve">, 2212–2220. </w:t>
      </w:r>
    </w:p>
    <w:p w14:paraId="5B1D059F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2.</w:t>
      </w:r>
      <w:r w:rsidRPr="00D029B1">
        <w:rPr>
          <w:rFonts w:ascii="Cambria" w:hAnsi="Cambria"/>
          <w:sz w:val="24"/>
        </w:rPr>
        <w:tab/>
        <w:t xml:space="preserve">Wu, B., Melcher, U., Guo, X., Wang, X., Fan, L. &amp; Zhou, G. 2008 Assessment of codivergence of mastreviruses with their plant hosts. </w:t>
      </w:r>
      <w:r w:rsidRPr="00D029B1">
        <w:rPr>
          <w:rFonts w:ascii="Cambria" w:hAnsi="Cambria"/>
          <w:i/>
          <w:sz w:val="24"/>
        </w:rPr>
        <w:t>BMC Evol. Bi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8</w:t>
      </w:r>
      <w:r w:rsidRPr="00D029B1">
        <w:rPr>
          <w:rFonts w:ascii="Cambria" w:hAnsi="Cambria"/>
          <w:sz w:val="24"/>
        </w:rPr>
        <w:t xml:space="preserve">, 335. </w:t>
      </w:r>
    </w:p>
    <w:p w14:paraId="036D7D42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3.</w:t>
      </w:r>
      <w:r w:rsidRPr="00D029B1">
        <w:rPr>
          <w:rFonts w:ascii="Cambria" w:hAnsi="Cambria"/>
          <w:sz w:val="24"/>
        </w:rPr>
        <w:tab/>
        <w:t xml:space="preserve">Paraskevis, D., Magiorkinis, G., Magiorkinis, E., Ho, S. Y. W., Belshaw, R., Allain, J. P. &amp; Hatzakis, A. 2012 Dating the origin and dispersal of hepatitis B virus infection in humans and primates. </w:t>
      </w:r>
      <w:r w:rsidRPr="00D029B1">
        <w:rPr>
          <w:rFonts w:ascii="Cambria" w:hAnsi="Cambria"/>
          <w:i/>
          <w:sz w:val="24"/>
        </w:rPr>
        <w:t>Hepatology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57</w:t>
      </w:r>
      <w:r w:rsidRPr="00D029B1">
        <w:rPr>
          <w:rFonts w:ascii="Cambria" w:hAnsi="Cambria"/>
          <w:sz w:val="24"/>
        </w:rPr>
        <w:t xml:space="preserve">, 908–916. </w:t>
      </w:r>
    </w:p>
    <w:p w14:paraId="1A6AEDF3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4.</w:t>
      </w:r>
      <w:r w:rsidRPr="00D029B1">
        <w:rPr>
          <w:rFonts w:ascii="Cambria" w:hAnsi="Cambria"/>
          <w:sz w:val="24"/>
        </w:rPr>
        <w:tab/>
        <w:t xml:space="preserve">Wang, H. Y., Chien, M. H., Huang, H. P., Chang, H. C., Wu, C. C., Chen, P. J., Chang, M. H. &amp; Chen, D. S. 2010 Distinct hepatitis B virus dynamics in the immunotolerant and early immunoclearance phases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84</w:t>
      </w:r>
      <w:r w:rsidRPr="00D029B1">
        <w:rPr>
          <w:rFonts w:ascii="Cambria" w:hAnsi="Cambria"/>
          <w:sz w:val="24"/>
        </w:rPr>
        <w:t xml:space="preserve">, 3454–3463. </w:t>
      </w:r>
    </w:p>
    <w:p w14:paraId="133733C2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5.</w:t>
      </w:r>
      <w:r w:rsidRPr="00D029B1">
        <w:rPr>
          <w:rFonts w:ascii="Cambria" w:hAnsi="Cambria"/>
          <w:sz w:val="24"/>
        </w:rPr>
        <w:tab/>
        <w:t xml:space="preserve">Pult, I., Abbott, N., Zhang, Y. Y. &amp; Summers, J. 2001 Frequency of spontaneous mutations in an avian hepadnavirus infection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75</w:t>
      </w:r>
      <w:r w:rsidRPr="00D029B1">
        <w:rPr>
          <w:rFonts w:ascii="Cambria" w:hAnsi="Cambria"/>
          <w:sz w:val="24"/>
        </w:rPr>
        <w:t xml:space="preserve">, 9623–9632. </w:t>
      </w:r>
    </w:p>
    <w:p w14:paraId="47C960F5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6.</w:t>
      </w:r>
      <w:r w:rsidRPr="00D029B1">
        <w:rPr>
          <w:rFonts w:ascii="Cambria" w:hAnsi="Cambria"/>
          <w:sz w:val="24"/>
        </w:rPr>
        <w:tab/>
        <w:t xml:space="preserve">Drake, J. W. &amp; Hwang, C. B. C. 2005 On the mutation rate of herpes simplex virus type 1. </w:t>
      </w:r>
      <w:r w:rsidRPr="00D029B1">
        <w:rPr>
          <w:rFonts w:ascii="Cambria" w:hAnsi="Cambria"/>
          <w:i/>
          <w:sz w:val="24"/>
        </w:rPr>
        <w:t>Genetics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170</w:t>
      </w:r>
      <w:r w:rsidRPr="00D029B1">
        <w:rPr>
          <w:rFonts w:ascii="Cambria" w:hAnsi="Cambria"/>
          <w:sz w:val="24"/>
        </w:rPr>
        <w:t xml:space="preserve">, 969–970. </w:t>
      </w:r>
    </w:p>
    <w:p w14:paraId="13997BC9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7.</w:t>
      </w:r>
      <w:r w:rsidRPr="00D029B1">
        <w:rPr>
          <w:rFonts w:ascii="Cambria" w:hAnsi="Cambria"/>
          <w:sz w:val="24"/>
        </w:rPr>
        <w:tab/>
        <w:t xml:space="preserve">Kunkel, T. A. 1985 The mutational specificity of DNA polymerase-beta during in vitro DNA synthesis. Production of frameshift, base substitution, and deletion mutations. </w:t>
      </w:r>
      <w:r w:rsidRPr="00D029B1">
        <w:rPr>
          <w:rFonts w:ascii="Cambria" w:hAnsi="Cambria"/>
          <w:i/>
          <w:sz w:val="24"/>
        </w:rPr>
        <w:t>J. Biol. Chem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260</w:t>
      </w:r>
      <w:r w:rsidRPr="00D029B1">
        <w:rPr>
          <w:rFonts w:ascii="Cambria" w:hAnsi="Cambria"/>
          <w:sz w:val="24"/>
        </w:rPr>
        <w:t xml:space="preserve">, 5787–5796. </w:t>
      </w:r>
    </w:p>
    <w:p w14:paraId="022E8D43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8.</w:t>
      </w:r>
      <w:r w:rsidRPr="00D029B1">
        <w:rPr>
          <w:rFonts w:ascii="Cambria" w:hAnsi="Cambria"/>
          <w:sz w:val="24"/>
        </w:rPr>
        <w:tab/>
        <w:t xml:space="preserve">Drake, J. W. 1993 Rates of spontaneous mutation among RNA viruses. </w:t>
      </w:r>
      <w:r w:rsidRPr="00D029B1">
        <w:rPr>
          <w:rFonts w:ascii="Cambria" w:hAnsi="Cambria"/>
          <w:i/>
          <w:sz w:val="24"/>
        </w:rPr>
        <w:t>Proc. Natl. Acad. Sci. USA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90</w:t>
      </w:r>
      <w:r w:rsidRPr="00D029B1">
        <w:rPr>
          <w:rFonts w:ascii="Cambria" w:hAnsi="Cambria"/>
          <w:sz w:val="24"/>
        </w:rPr>
        <w:t xml:space="preserve">, 4171–4175. </w:t>
      </w:r>
    </w:p>
    <w:p w14:paraId="4EEE0281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9.</w:t>
      </w:r>
      <w:r w:rsidRPr="00D029B1">
        <w:rPr>
          <w:rFonts w:ascii="Cambria" w:hAnsi="Cambria"/>
          <w:sz w:val="24"/>
        </w:rPr>
        <w:tab/>
        <w:t>Domingo</w:t>
      </w:r>
      <w:r w:rsidRPr="00D029B1">
        <w:rPr>
          <w:rFonts w:ascii="Cambria" w:hAnsi="Cambria" w:cs="Noteworthy Light"/>
          <w:sz w:val="24"/>
        </w:rPr>
        <w:t>‐</w:t>
      </w:r>
      <w:r w:rsidRPr="00D029B1">
        <w:rPr>
          <w:rFonts w:ascii="Cambria" w:hAnsi="Cambria"/>
          <w:sz w:val="24"/>
        </w:rPr>
        <w:t xml:space="preserve">Calap, P. &amp; Sanjuán, R. 2011 Experimental Evolution of RNA versus DNA Viruses. </w:t>
      </w:r>
      <w:r w:rsidRPr="00D029B1">
        <w:rPr>
          <w:rFonts w:ascii="Cambria" w:hAnsi="Cambria"/>
          <w:i/>
          <w:sz w:val="24"/>
        </w:rPr>
        <w:t>Evolution (N. Y)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65</w:t>
      </w:r>
      <w:r w:rsidRPr="00D029B1">
        <w:rPr>
          <w:rFonts w:ascii="Cambria" w:hAnsi="Cambria"/>
          <w:sz w:val="24"/>
        </w:rPr>
        <w:t xml:space="preserve">, 2987–2994. </w:t>
      </w:r>
    </w:p>
    <w:p w14:paraId="1BE2ED6D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10.</w:t>
      </w:r>
      <w:r w:rsidRPr="00D029B1">
        <w:rPr>
          <w:rFonts w:ascii="Cambria" w:hAnsi="Cambria"/>
          <w:sz w:val="24"/>
        </w:rPr>
        <w:tab/>
        <w:t xml:space="preserve">Drake, J. W., Charlesworth, B., Charlesworth, D. &amp; Crow, J. F. 1998 Rates of spontaneous mutation. </w:t>
      </w:r>
      <w:r w:rsidRPr="00D029B1">
        <w:rPr>
          <w:rFonts w:ascii="Cambria" w:hAnsi="Cambria"/>
          <w:i/>
          <w:sz w:val="24"/>
        </w:rPr>
        <w:t>Genetics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148</w:t>
      </w:r>
      <w:r w:rsidRPr="00D029B1">
        <w:rPr>
          <w:rFonts w:ascii="Cambria" w:hAnsi="Cambria"/>
          <w:sz w:val="24"/>
        </w:rPr>
        <w:t xml:space="preserve">, 1667–1686. </w:t>
      </w:r>
    </w:p>
    <w:p w14:paraId="6BBB41EA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11.</w:t>
      </w:r>
      <w:r w:rsidRPr="00D029B1">
        <w:rPr>
          <w:rFonts w:ascii="Cambria" w:hAnsi="Cambria"/>
          <w:sz w:val="24"/>
        </w:rPr>
        <w:tab/>
        <w:t xml:space="preserve">Gabriel, A., Willems, M., Mules, E. H. &amp; Boeke, J. D. 1996 Replication infidelity during a single cycle of Ty1 retrotransposition. </w:t>
      </w:r>
      <w:r w:rsidRPr="00D029B1">
        <w:rPr>
          <w:rFonts w:ascii="Cambria" w:hAnsi="Cambria"/>
          <w:i/>
          <w:sz w:val="24"/>
        </w:rPr>
        <w:t>Proc. Natl. Acad. Sci. USA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93</w:t>
      </w:r>
      <w:r w:rsidRPr="00D029B1">
        <w:rPr>
          <w:rFonts w:ascii="Cambria" w:hAnsi="Cambria"/>
          <w:sz w:val="24"/>
        </w:rPr>
        <w:t xml:space="preserve">, 7767–7771. </w:t>
      </w:r>
    </w:p>
    <w:p w14:paraId="09DCAD9D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12.</w:t>
      </w:r>
      <w:r w:rsidRPr="00D029B1">
        <w:rPr>
          <w:rFonts w:ascii="Cambria" w:hAnsi="Cambria"/>
          <w:sz w:val="24"/>
        </w:rPr>
        <w:tab/>
        <w:t xml:space="preserve">Denhardt, D. T. &amp; Silver, R. B. 1966 An analysis of the clone size distribution of ΦX174 mutants and recombinants. </w:t>
      </w:r>
      <w:r w:rsidRPr="00D029B1">
        <w:rPr>
          <w:rFonts w:ascii="Cambria" w:hAnsi="Cambria"/>
          <w:i/>
          <w:sz w:val="24"/>
        </w:rPr>
        <w:t>Virology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30</w:t>
      </w:r>
      <w:r w:rsidRPr="00D029B1">
        <w:rPr>
          <w:rFonts w:ascii="Cambria" w:hAnsi="Cambria"/>
          <w:sz w:val="24"/>
        </w:rPr>
        <w:t xml:space="preserve">, 10–19. </w:t>
      </w:r>
    </w:p>
    <w:p w14:paraId="71FD2065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13.</w:t>
      </w:r>
      <w:r w:rsidRPr="00D029B1">
        <w:rPr>
          <w:rFonts w:ascii="Cambria" w:hAnsi="Cambria"/>
          <w:sz w:val="24"/>
        </w:rPr>
        <w:tab/>
        <w:t xml:space="preserve">Cuevas, J. M., Duffy, S. &amp; Sanjuán, R. 2009 Point mutation rate of bacteriophage ΦX174. </w:t>
      </w:r>
      <w:r w:rsidRPr="00D029B1">
        <w:rPr>
          <w:rFonts w:ascii="Cambria" w:hAnsi="Cambria"/>
          <w:i/>
          <w:sz w:val="24"/>
        </w:rPr>
        <w:t>Genetics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183</w:t>
      </w:r>
      <w:r w:rsidRPr="00D029B1">
        <w:rPr>
          <w:rFonts w:ascii="Cambria" w:hAnsi="Cambria"/>
          <w:sz w:val="24"/>
        </w:rPr>
        <w:t xml:space="preserve">, 747–749. </w:t>
      </w:r>
    </w:p>
    <w:p w14:paraId="16D0C405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14.</w:t>
      </w:r>
      <w:r w:rsidRPr="00D029B1">
        <w:rPr>
          <w:rFonts w:ascii="Cambria" w:hAnsi="Cambria"/>
          <w:sz w:val="24"/>
        </w:rPr>
        <w:tab/>
        <w:t xml:space="preserve">Raney, J. L., Delongchamp, R. R. &amp; Valentine, C. R. 2004 Spontaneous mutant frequency and mutation spectrum for gene A of Œ¶X174 grown in E. coli. </w:t>
      </w:r>
      <w:r w:rsidRPr="00D029B1">
        <w:rPr>
          <w:rFonts w:ascii="Cambria" w:hAnsi="Cambria"/>
          <w:i/>
          <w:sz w:val="24"/>
        </w:rPr>
        <w:t>Environ. Mol. Mutagen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44</w:t>
      </w:r>
      <w:r w:rsidRPr="00D029B1">
        <w:rPr>
          <w:rFonts w:ascii="Cambria" w:hAnsi="Cambria"/>
          <w:sz w:val="24"/>
        </w:rPr>
        <w:t xml:space="preserve">, 119–127. </w:t>
      </w:r>
    </w:p>
    <w:p w14:paraId="61FCBB12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15.</w:t>
      </w:r>
      <w:r w:rsidRPr="00D029B1">
        <w:rPr>
          <w:rFonts w:ascii="Cambria" w:hAnsi="Cambria"/>
          <w:sz w:val="24"/>
        </w:rPr>
        <w:tab/>
        <w:t xml:space="preserve">Luria, S. E. 1951 The frequency distribution of spontaneous bacteriophage mutants as evidence for the exponential rate of phage reproduction. In </w:t>
      </w:r>
      <w:r w:rsidRPr="00D029B1">
        <w:rPr>
          <w:rFonts w:ascii="Cambria" w:hAnsi="Cambria"/>
          <w:i/>
          <w:sz w:val="24"/>
        </w:rPr>
        <w:t>Cold Spring Harbor Symposia on Quantitative Biology</w:t>
      </w:r>
      <w:r w:rsidRPr="00D029B1">
        <w:rPr>
          <w:rFonts w:ascii="Cambria" w:hAnsi="Cambria"/>
          <w:sz w:val="24"/>
        </w:rPr>
        <w:t>, pp. 463–470. Cold Spring Harbor Laboratory Press.</w:t>
      </w:r>
    </w:p>
    <w:p w14:paraId="37A197C7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16.</w:t>
      </w:r>
      <w:r w:rsidRPr="00D029B1">
        <w:rPr>
          <w:rFonts w:ascii="Cambria" w:hAnsi="Cambria"/>
          <w:sz w:val="24"/>
        </w:rPr>
        <w:tab/>
        <w:t xml:space="preserve">Suárez, P., Valcarcel, J. &amp; Ortin, J. 1992 Heterogeneity of the mutation rates of influenza A viruses: isolation of mutator mutants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66</w:t>
      </w:r>
      <w:r w:rsidRPr="00D029B1">
        <w:rPr>
          <w:rFonts w:ascii="Cambria" w:hAnsi="Cambria"/>
          <w:sz w:val="24"/>
        </w:rPr>
        <w:t xml:space="preserve">, 2491–2494. </w:t>
      </w:r>
    </w:p>
    <w:p w14:paraId="4D4878E5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17.</w:t>
      </w:r>
      <w:r w:rsidRPr="00D029B1">
        <w:rPr>
          <w:rFonts w:ascii="Cambria" w:hAnsi="Cambria"/>
          <w:sz w:val="24"/>
        </w:rPr>
        <w:tab/>
        <w:t xml:space="preserve">Parvin, J. D., Moscona, A., Pan, W. T., Leider, J. M. &amp; Palese, P. 1986 Measurement of the mutation rates of animal viruses: influenza A virus and poliovirus type 1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59</w:t>
      </w:r>
      <w:r w:rsidRPr="00D029B1">
        <w:rPr>
          <w:rFonts w:ascii="Cambria" w:hAnsi="Cambria"/>
          <w:sz w:val="24"/>
        </w:rPr>
        <w:t xml:space="preserve">, 377–383. </w:t>
      </w:r>
    </w:p>
    <w:p w14:paraId="7052CD98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18.</w:t>
      </w:r>
      <w:r w:rsidRPr="00D029B1">
        <w:rPr>
          <w:rFonts w:ascii="Cambria" w:hAnsi="Cambria"/>
          <w:sz w:val="24"/>
        </w:rPr>
        <w:tab/>
        <w:t xml:space="preserve">Nobusawa, E. &amp; Sato, K. 2006 Comparison of the mutation rates of human influenza A and B viruses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80</w:t>
      </w:r>
      <w:r w:rsidRPr="00D029B1">
        <w:rPr>
          <w:rFonts w:ascii="Cambria" w:hAnsi="Cambria"/>
          <w:sz w:val="24"/>
        </w:rPr>
        <w:t xml:space="preserve">, 3675–3678. </w:t>
      </w:r>
    </w:p>
    <w:p w14:paraId="33A62958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19.</w:t>
      </w:r>
      <w:r w:rsidRPr="00D029B1">
        <w:rPr>
          <w:rFonts w:ascii="Cambria" w:hAnsi="Cambria"/>
          <w:sz w:val="24"/>
        </w:rPr>
        <w:tab/>
        <w:t xml:space="preserve">Stech, J., Xiong, X., Scholtissek, C. &amp; Webster, R. G. 1999 Independence of evolutionary and mutational rates after transmission of avian influenza viruses to swine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73</w:t>
      </w:r>
      <w:r w:rsidRPr="00D029B1">
        <w:rPr>
          <w:rFonts w:ascii="Cambria" w:hAnsi="Cambria"/>
          <w:sz w:val="24"/>
        </w:rPr>
        <w:t xml:space="preserve">, 1878–1884. </w:t>
      </w:r>
    </w:p>
    <w:p w14:paraId="088CE8D1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20.</w:t>
      </w:r>
      <w:r w:rsidRPr="00D029B1">
        <w:rPr>
          <w:rFonts w:ascii="Cambria" w:hAnsi="Cambria"/>
          <w:sz w:val="24"/>
        </w:rPr>
        <w:tab/>
        <w:t xml:space="preserve">Shah, S. D., Doorbar, J. &amp; Goldstein, R. A. 2010 Analysis of host-parasite incongruence in papillomavirus evolution using importance sampling. </w:t>
      </w:r>
      <w:r w:rsidRPr="00D029B1">
        <w:rPr>
          <w:rFonts w:ascii="Cambria" w:hAnsi="Cambria"/>
          <w:i/>
          <w:sz w:val="24"/>
        </w:rPr>
        <w:t>Mol. Biol. Ev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27</w:t>
      </w:r>
      <w:r w:rsidRPr="00D029B1">
        <w:rPr>
          <w:rFonts w:ascii="Cambria" w:hAnsi="Cambria"/>
          <w:sz w:val="24"/>
        </w:rPr>
        <w:t xml:space="preserve">, 1301–1314. </w:t>
      </w:r>
    </w:p>
    <w:p w14:paraId="20CC5738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21.</w:t>
      </w:r>
      <w:r w:rsidRPr="00D029B1">
        <w:rPr>
          <w:rFonts w:ascii="Cambria" w:hAnsi="Cambria"/>
          <w:sz w:val="24"/>
        </w:rPr>
        <w:tab/>
        <w:t xml:space="preserve">Herbst, L. H., Lenz, J., Van Doorslaer, K., Chen, Z., Stacy, B. A., Wellehan, J. F. X., Manire, C. A. &amp; Burk, R. D. 2009 Genomic characterization of two novel reptilian papillomaviruses,Chelonia mydas papillomavirus 1 and Caretta caretta papillomavirus 1. </w:t>
      </w:r>
      <w:r w:rsidRPr="00D029B1">
        <w:rPr>
          <w:rFonts w:ascii="Cambria" w:hAnsi="Cambria"/>
          <w:i/>
          <w:sz w:val="24"/>
        </w:rPr>
        <w:t>Virology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383</w:t>
      </w:r>
      <w:r w:rsidRPr="00D029B1">
        <w:rPr>
          <w:rFonts w:ascii="Cambria" w:hAnsi="Cambria"/>
          <w:sz w:val="24"/>
        </w:rPr>
        <w:t xml:space="preserve">, 131–135. </w:t>
      </w:r>
    </w:p>
    <w:p w14:paraId="5A3AC926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22.</w:t>
      </w:r>
      <w:r w:rsidRPr="00D029B1">
        <w:rPr>
          <w:rFonts w:ascii="Cambria" w:hAnsi="Cambria"/>
          <w:sz w:val="24"/>
        </w:rPr>
        <w:tab/>
        <w:t xml:space="preserve">Schrag, S. J., Rota, P. A. &amp; Bellini, W. J. 1999 Spontaneous mutation rate of measles virus: direct estimation based on mutations conferring monoclonal antibody resistance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73</w:t>
      </w:r>
      <w:r w:rsidRPr="00D029B1">
        <w:rPr>
          <w:rFonts w:ascii="Cambria" w:hAnsi="Cambria"/>
          <w:sz w:val="24"/>
        </w:rPr>
        <w:t xml:space="preserve">, 51–54. </w:t>
      </w:r>
    </w:p>
    <w:p w14:paraId="1C438D6D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23.</w:t>
      </w:r>
      <w:r w:rsidRPr="00D029B1">
        <w:rPr>
          <w:rFonts w:ascii="Cambria" w:hAnsi="Cambria"/>
          <w:sz w:val="24"/>
        </w:rPr>
        <w:tab/>
        <w:t xml:space="preserve">Norja, P., Eis-Hubinger, A. M., Soderlund-Venermo, M., Hedman, K. &amp; Simmonds, P. 2008 Rapid sequence change and geographical spread of human parvovirus B19: comparison of B19 virus evolution in acute and persistent infections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82</w:t>
      </w:r>
      <w:r w:rsidRPr="00D029B1">
        <w:rPr>
          <w:rFonts w:ascii="Cambria" w:hAnsi="Cambria"/>
          <w:sz w:val="24"/>
        </w:rPr>
        <w:t xml:space="preserve">, 6427–6433. </w:t>
      </w:r>
    </w:p>
    <w:p w14:paraId="6695412C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24.</w:t>
      </w:r>
      <w:r w:rsidRPr="00D029B1">
        <w:rPr>
          <w:rFonts w:ascii="Cambria" w:hAnsi="Cambria"/>
          <w:sz w:val="24"/>
        </w:rPr>
        <w:tab/>
        <w:t xml:space="preserve">Majer-Dziedzic, B., Jakubczak, A. &amp; Ziƒôtek, J. 2011 Phylogenetic analysis of canine parvovirus CPV-2 strains and its variants isolated in Poland. </w:t>
      </w:r>
      <w:r w:rsidRPr="00D029B1">
        <w:rPr>
          <w:rFonts w:ascii="Cambria" w:hAnsi="Cambria"/>
          <w:i/>
          <w:sz w:val="24"/>
        </w:rPr>
        <w:t>Pol. J. Vet. Sci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14</w:t>
      </w:r>
      <w:r w:rsidRPr="00D029B1">
        <w:rPr>
          <w:rFonts w:ascii="Cambria" w:hAnsi="Cambria"/>
          <w:sz w:val="24"/>
        </w:rPr>
        <w:t xml:space="preserve">, 379–384. </w:t>
      </w:r>
    </w:p>
    <w:p w14:paraId="06F22621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25.</w:t>
      </w:r>
      <w:r w:rsidRPr="00D029B1">
        <w:rPr>
          <w:rFonts w:ascii="Cambria" w:hAnsi="Cambria"/>
          <w:sz w:val="24"/>
        </w:rPr>
        <w:tab/>
        <w:t xml:space="preserve">Kitamura, N. et al. 1981 Primary structure, gene organization and polypeptide expression of poliovirus RNA. </w:t>
      </w:r>
    </w:p>
    <w:p w14:paraId="12AD7E1B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26.</w:t>
      </w:r>
      <w:r w:rsidRPr="00D029B1">
        <w:rPr>
          <w:rFonts w:ascii="Cambria" w:hAnsi="Cambria"/>
          <w:sz w:val="24"/>
        </w:rPr>
        <w:tab/>
        <w:t xml:space="preserve">Sedivy, J. M., Capone, J. P., RajBhandary, U. L. &amp; Sharp, P. A. 1987 An inducible mammalian amber suppressor: propagation of a poliovirus mutant. </w:t>
      </w:r>
      <w:r w:rsidRPr="00D029B1">
        <w:rPr>
          <w:rFonts w:ascii="Cambria" w:hAnsi="Cambria"/>
          <w:i/>
          <w:sz w:val="24"/>
        </w:rPr>
        <w:t>Cell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50</w:t>
      </w:r>
      <w:r w:rsidRPr="00D029B1">
        <w:rPr>
          <w:rFonts w:ascii="Cambria" w:hAnsi="Cambria"/>
          <w:sz w:val="24"/>
        </w:rPr>
        <w:t xml:space="preserve">, 379–389. </w:t>
      </w:r>
    </w:p>
    <w:p w14:paraId="24CB9B8A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27.</w:t>
      </w:r>
      <w:r w:rsidRPr="00D029B1">
        <w:rPr>
          <w:rFonts w:ascii="Cambria" w:hAnsi="Cambria"/>
          <w:sz w:val="24"/>
        </w:rPr>
        <w:tab/>
        <w:t xml:space="preserve">Jorba, J., Campagnoli, R., De, L. &amp; Kew, O. 2008 Calibration of multiple poliovirus molecular clocks covering an extended evolutionary range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82</w:t>
      </w:r>
      <w:r w:rsidRPr="00D029B1">
        <w:rPr>
          <w:rFonts w:ascii="Cambria" w:hAnsi="Cambria"/>
          <w:sz w:val="24"/>
        </w:rPr>
        <w:t xml:space="preserve">, 4429–4440. </w:t>
      </w:r>
    </w:p>
    <w:p w14:paraId="321ACCC8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28.</w:t>
      </w:r>
      <w:r w:rsidRPr="00D029B1">
        <w:rPr>
          <w:rFonts w:ascii="Cambria" w:hAnsi="Cambria"/>
          <w:sz w:val="24"/>
        </w:rPr>
        <w:tab/>
        <w:t xml:space="preserve">Heinz, B. A., Rueckert, R. R., Shepard, D. A., Dutko, F. J., McKinlay, M. A., Fancher, M., Rossmann, M. G., Badger, J. &amp; Smith, T. J. 1989 Genetic and molecular analyses of spontaneous mutants of human rhinovirus 14 that are resistant to an antiviral compound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63</w:t>
      </w:r>
      <w:r w:rsidRPr="00D029B1">
        <w:rPr>
          <w:rFonts w:ascii="Cambria" w:hAnsi="Cambria"/>
          <w:sz w:val="24"/>
        </w:rPr>
        <w:t xml:space="preserve">, 2476–2485. </w:t>
      </w:r>
    </w:p>
    <w:p w14:paraId="492EF1B8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29.</w:t>
      </w:r>
      <w:r w:rsidRPr="00D029B1">
        <w:rPr>
          <w:rFonts w:ascii="Cambria" w:hAnsi="Cambria"/>
          <w:sz w:val="24"/>
        </w:rPr>
        <w:tab/>
        <w:t xml:space="preserve">Wang, W., Lee, W. M., Mosser, A. G. &amp; Rueckert, R. R. 1998 WIN 52035-dependent human rhinovirus 16: assembly deficiency caused by mutations near the canyon surface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72</w:t>
      </w:r>
      <w:r w:rsidRPr="00D029B1">
        <w:rPr>
          <w:rFonts w:ascii="Cambria" w:hAnsi="Cambria"/>
          <w:sz w:val="24"/>
        </w:rPr>
        <w:t xml:space="preserve">, 1210–1218. </w:t>
      </w:r>
    </w:p>
    <w:p w14:paraId="28FBEA40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30.</w:t>
      </w:r>
      <w:r w:rsidRPr="00D029B1">
        <w:rPr>
          <w:rFonts w:ascii="Cambria" w:hAnsi="Cambria"/>
          <w:sz w:val="24"/>
        </w:rPr>
        <w:tab/>
        <w:t xml:space="preserve">De La Torre, J. C., Giachetti, C., Semler, B. L. &amp; Holland, J. J. 1992 High frequency of single-base transitions and extreme frequency of precise multiple-base reversion mutations in poliovirus. </w:t>
      </w:r>
      <w:r w:rsidRPr="00D029B1">
        <w:rPr>
          <w:rFonts w:ascii="Cambria" w:hAnsi="Cambria"/>
          <w:i/>
          <w:sz w:val="24"/>
        </w:rPr>
        <w:t>Proc. Natl. Acad. Sci. USA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89</w:t>
      </w:r>
      <w:r w:rsidRPr="00D029B1">
        <w:rPr>
          <w:rFonts w:ascii="Cambria" w:hAnsi="Cambria"/>
          <w:sz w:val="24"/>
        </w:rPr>
        <w:t xml:space="preserve">, 2531–2535. </w:t>
      </w:r>
    </w:p>
    <w:p w14:paraId="63565AE3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31.</w:t>
      </w:r>
      <w:r w:rsidRPr="00D029B1">
        <w:rPr>
          <w:rFonts w:ascii="Cambria" w:hAnsi="Cambria"/>
          <w:sz w:val="24"/>
        </w:rPr>
        <w:tab/>
        <w:t xml:space="preserve">De la Torre, J. C., Wimmer, E. &amp; Holland, J. J. 1990 Very high frequency of reversion to guanidine resistance in clonal pools of guanidine-dependent type 1 poliovirus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64</w:t>
      </w:r>
      <w:r w:rsidRPr="00D029B1">
        <w:rPr>
          <w:rFonts w:ascii="Cambria" w:hAnsi="Cambria"/>
          <w:sz w:val="24"/>
        </w:rPr>
        <w:t xml:space="preserve">, 664–671. </w:t>
      </w:r>
    </w:p>
    <w:p w14:paraId="02E994CE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32.</w:t>
      </w:r>
      <w:r w:rsidRPr="00D029B1">
        <w:rPr>
          <w:rFonts w:ascii="Cambria" w:hAnsi="Cambria"/>
          <w:sz w:val="24"/>
        </w:rPr>
        <w:tab/>
        <w:t xml:space="preserve">Park, S. J., Kim, H. K., Song, D. S., Moon, H. J. &amp; Park, B. K. 2011 Molecular characterization and phylogenetic analysis of porcine epidemic diarrhea virus (PEDV) field isolates in Korea. </w:t>
      </w:r>
      <w:r w:rsidRPr="00D029B1">
        <w:rPr>
          <w:rFonts w:ascii="Cambria" w:hAnsi="Cambria"/>
          <w:i/>
          <w:sz w:val="24"/>
        </w:rPr>
        <w:t>Arch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156</w:t>
      </w:r>
      <w:r w:rsidRPr="00D029B1">
        <w:rPr>
          <w:rFonts w:ascii="Cambria" w:hAnsi="Cambria"/>
          <w:sz w:val="24"/>
        </w:rPr>
        <w:t xml:space="preserve">, 577–585. </w:t>
      </w:r>
    </w:p>
    <w:p w14:paraId="55FE4A3F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33.</w:t>
      </w:r>
      <w:r w:rsidRPr="00D029B1">
        <w:rPr>
          <w:rFonts w:ascii="Cambria" w:hAnsi="Cambria"/>
          <w:sz w:val="24"/>
        </w:rPr>
        <w:tab/>
        <w:t xml:space="preserve">Hatwell, J. N. &amp; Sharp, P. M. 2000 Evolution of human polyomavirus JC. </w:t>
      </w:r>
      <w:r w:rsidRPr="00D029B1">
        <w:rPr>
          <w:rFonts w:ascii="Cambria" w:hAnsi="Cambria"/>
          <w:i/>
          <w:sz w:val="24"/>
        </w:rPr>
        <w:t>J. Gen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81</w:t>
      </w:r>
      <w:r w:rsidRPr="00D029B1">
        <w:rPr>
          <w:rFonts w:ascii="Cambria" w:hAnsi="Cambria"/>
          <w:sz w:val="24"/>
        </w:rPr>
        <w:t xml:space="preserve">, 1191–1200. </w:t>
      </w:r>
    </w:p>
    <w:p w14:paraId="17734190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34.</w:t>
      </w:r>
      <w:r w:rsidRPr="00D029B1">
        <w:rPr>
          <w:rFonts w:ascii="Cambria" w:hAnsi="Cambria"/>
          <w:sz w:val="24"/>
        </w:rPr>
        <w:tab/>
        <w:t xml:space="preserve">Sugimoto, C. et al. 1997 Typing of urinary JC virus DNA offers a novel means of tracing human migrations. </w:t>
      </w:r>
      <w:r w:rsidRPr="00D029B1">
        <w:rPr>
          <w:rFonts w:ascii="Cambria" w:hAnsi="Cambria"/>
          <w:i/>
          <w:sz w:val="24"/>
        </w:rPr>
        <w:t>Proc. Natl. Acad. Sci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94</w:t>
      </w:r>
      <w:r w:rsidRPr="00D029B1">
        <w:rPr>
          <w:rFonts w:ascii="Cambria" w:hAnsi="Cambria"/>
          <w:sz w:val="24"/>
        </w:rPr>
        <w:t xml:space="preserve">, 9191–9196. </w:t>
      </w:r>
    </w:p>
    <w:p w14:paraId="3BA6E04B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35.</w:t>
      </w:r>
      <w:r w:rsidRPr="00D029B1">
        <w:rPr>
          <w:rFonts w:ascii="Cambria" w:hAnsi="Cambria"/>
          <w:sz w:val="24"/>
        </w:rPr>
        <w:tab/>
        <w:t xml:space="preserve">Krumbholz, A., Bininda-Emonds, O. R. P., Wutzler, P. &amp; Zell, R. 2009 Phylogenetics, evolution, and medical importance of polyomaviruses. </w:t>
      </w:r>
      <w:r w:rsidRPr="00D029B1">
        <w:rPr>
          <w:rFonts w:ascii="Cambria" w:hAnsi="Cambria"/>
          <w:i/>
          <w:sz w:val="24"/>
        </w:rPr>
        <w:t>Infect. Genet. Ev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9</w:t>
      </w:r>
      <w:r w:rsidRPr="00D029B1">
        <w:rPr>
          <w:rFonts w:ascii="Cambria" w:hAnsi="Cambria"/>
          <w:sz w:val="24"/>
        </w:rPr>
        <w:t xml:space="preserve">, 784–799. </w:t>
      </w:r>
    </w:p>
    <w:p w14:paraId="0BF772D1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36.</w:t>
      </w:r>
      <w:r w:rsidRPr="00D029B1">
        <w:rPr>
          <w:rFonts w:ascii="Cambria" w:hAnsi="Cambria"/>
          <w:sz w:val="24"/>
        </w:rPr>
        <w:tab/>
        <w:t xml:space="preserve">Gibbs, A. J., Ohshima, K., Phillips, M. J. &amp; Gibbs, M. J. 2008 The prehistory of potyviruses: their initial radiation was during the dawn of agriculture. </w:t>
      </w:r>
      <w:r w:rsidRPr="00D029B1">
        <w:rPr>
          <w:rFonts w:ascii="Cambria" w:hAnsi="Cambria"/>
          <w:i/>
          <w:sz w:val="24"/>
        </w:rPr>
        <w:t>PLoS One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3</w:t>
      </w:r>
      <w:r w:rsidRPr="00D029B1">
        <w:rPr>
          <w:rFonts w:ascii="Cambria" w:hAnsi="Cambria"/>
          <w:sz w:val="24"/>
        </w:rPr>
        <w:t xml:space="preserve">, e2523. </w:t>
      </w:r>
    </w:p>
    <w:p w14:paraId="2EFC8009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37.</w:t>
      </w:r>
      <w:r w:rsidRPr="00D029B1">
        <w:rPr>
          <w:rFonts w:ascii="Cambria" w:hAnsi="Cambria"/>
          <w:sz w:val="24"/>
        </w:rPr>
        <w:tab/>
        <w:t xml:space="preserve">De la Iglesia, F., Martínez, F., Hillung, J., Cuevas, J. M., Gerrish, P. J., Daròs, J. A. &amp; Elena, S. F. 2012 Luria-Delbrück estimation of Turnip mosaic virus mutation rate in vivo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86</w:t>
      </w:r>
      <w:r w:rsidRPr="00D029B1">
        <w:rPr>
          <w:rFonts w:ascii="Cambria" w:hAnsi="Cambria"/>
          <w:sz w:val="24"/>
        </w:rPr>
        <w:t xml:space="preserve">, 3386–3388. </w:t>
      </w:r>
    </w:p>
    <w:p w14:paraId="27C8B762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38.</w:t>
      </w:r>
      <w:r w:rsidRPr="00D029B1">
        <w:rPr>
          <w:rFonts w:ascii="Cambria" w:hAnsi="Cambria"/>
          <w:sz w:val="24"/>
        </w:rPr>
        <w:tab/>
        <w:t xml:space="preserve">Stenger, D. C., Seifers, D. L. &amp; French, R. 2002 Patterns of Polymorphism in Wheat streak mosaic virus: Sequence Space Explored by a Clade of Closely Related Viral Genotypes Rivals That between the Most Divergent Strains. </w:t>
      </w:r>
      <w:r w:rsidRPr="00D029B1">
        <w:rPr>
          <w:rFonts w:ascii="Cambria" w:hAnsi="Cambria"/>
          <w:i/>
          <w:sz w:val="24"/>
        </w:rPr>
        <w:t>Virology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302</w:t>
      </w:r>
      <w:r w:rsidRPr="00D029B1">
        <w:rPr>
          <w:rFonts w:ascii="Cambria" w:hAnsi="Cambria"/>
          <w:sz w:val="24"/>
        </w:rPr>
        <w:t xml:space="preserve">, 58–70. </w:t>
      </w:r>
    </w:p>
    <w:p w14:paraId="5A2FE379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39.</w:t>
      </w:r>
      <w:r w:rsidRPr="00D029B1">
        <w:rPr>
          <w:rFonts w:ascii="Cambria" w:hAnsi="Cambria"/>
          <w:sz w:val="24"/>
        </w:rPr>
        <w:tab/>
        <w:t xml:space="preserve">Sanjuán, R., Agudelo-Romero, P. &amp; Elena, S. F. 2009 Upper-limit mutation rate estimation for a plant RNA virus. </w:t>
      </w:r>
      <w:r w:rsidRPr="00D029B1">
        <w:rPr>
          <w:rFonts w:ascii="Cambria" w:hAnsi="Cambria"/>
          <w:i/>
          <w:sz w:val="24"/>
        </w:rPr>
        <w:t>Biol. Lett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5</w:t>
      </w:r>
      <w:r w:rsidRPr="00D029B1">
        <w:rPr>
          <w:rFonts w:ascii="Cambria" w:hAnsi="Cambria"/>
          <w:sz w:val="24"/>
        </w:rPr>
        <w:t xml:space="preserve">, 394–396. </w:t>
      </w:r>
    </w:p>
    <w:p w14:paraId="7A366D9F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40.</w:t>
      </w:r>
      <w:r w:rsidRPr="00D029B1">
        <w:rPr>
          <w:rFonts w:ascii="Cambria" w:hAnsi="Cambria"/>
          <w:sz w:val="24"/>
        </w:rPr>
        <w:tab/>
        <w:t xml:space="preserve">Tromas, N. &amp; Elena, S. F. 2010 The rate and spectrum of spontaneous mutations in a plant RNA virus. </w:t>
      </w:r>
      <w:r w:rsidRPr="00D029B1">
        <w:rPr>
          <w:rFonts w:ascii="Cambria" w:hAnsi="Cambria"/>
          <w:i/>
          <w:sz w:val="24"/>
        </w:rPr>
        <w:t>Genetics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185</w:t>
      </w:r>
      <w:r w:rsidRPr="00D029B1">
        <w:rPr>
          <w:rFonts w:ascii="Cambria" w:hAnsi="Cambria"/>
          <w:sz w:val="24"/>
        </w:rPr>
        <w:t xml:space="preserve">, 983–989. </w:t>
      </w:r>
    </w:p>
    <w:p w14:paraId="151876B5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41.</w:t>
      </w:r>
      <w:r w:rsidRPr="00D029B1">
        <w:rPr>
          <w:rFonts w:ascii="Cambria" w:hAnsi="Cambria"/>
          <w:sz w:val="24"/>
        </w:rPr>
        <w:tab/>
        <w:t xml:space="preserve">Mansky, L. M. &amp; Temin, H. M. 1995 Lower in vivo mutation rate of human immunodeficiency virus type 1 than that predicted from the fidelity of purified reverse transcriptase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69</w:t>
      </w:r>
      <w:r w:rsidRPr="00D029B1">
        <w:rPr>
          <w:rFonts w:ascii="Cambria" w:hAnsi="Cambria"/>
          <w:sz w:val="24"/>
        </w:rPr>
        <w:t xml:space="preserve">, 5087–5094. </w:t>
      </w:r>
    </w:p>
    <w:p w14:paraId="668EC0AA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42.</w:t>
      </w:r>
      <w:r w:rsidRPr="00D029B1">
        <w:rPr>
          <w:rFonts w:ascii="Cambria" w:hAnsi="Cambria"/>
          <w:sz w:val="24"/>
        </w:rPr>
        <w:tab/>
        <w:t xml:space="preserve">Mansky, L. M. &amp; Temin, H. M. 1994 Lower mutation rate of bovine leukemia virus relative to that of spleen necrosis virus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68</w:t>
      </w:r>
      <w:r w:rsidRPr="00D029B1">
        <w:rPr>
          <w:rFonts w:ascii="Cambria" w:hAnsi="Cambria"/>
          <w:sz w:val="24"/>
        </w:rPr>
        <w:t xml:space="preserve">, 494–499. </w:t>
      </w:r>
    </w:p>
    <w:p w14:paraId="0D821B78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43.</w:t>
      </w:r>
      <w:r w:rsidRPr="00D029B1">
        <w:rPr>
          <w:rFonts w:ascii="Cambria" w:hAnsi="Cambria"/>
          <w:sz w:val="24"/>
        </w:rPr>
        <w:tab/>
        <w:t xml:space="preserve">Varela-Echavarria, A., Garvey, N., Preston, B. D. &amp; Dougherty, J. P. 1992 Comparison of Moloney murine leukemia virus mutation rate with the fidelity of its reverse transcriptase in vitro. </w:t>
      </w:r>
      <w:r w:rsidRPr="00D029B1">
        <w:rPr>
          <w:rFonts w:ascii="Cambria" w:hAnsi="Cambria"/>
          <w:i/>
          <w:sz w:val="24"/>
        </w:rPr>
        <w:t>J. Biol. Chem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267</w:t>
      </w:r>
      <w:r w:rsidRPr="00D029B1">
        <w:rPr>
          <w:rFonts w:ascii="Cambria" w:hAnsi="Cambria"/>
          <w:sz w:val="24"/>
        </w:rPr>
        <w:t xml:space="preserve">, 24681–24688. </w:t>
      </w:r>
    </w:p>
    <w:p w14:paraId="536478AC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44.</w:t>
      </w:r>
      <w:r w:rsidRPr="00D029B1">
        <w:rPr>
          <w:rFonts w:ascii="Cambria" w:hAnsi="Cambria"/>
          <w:sz w:val="24"/>
        </w:rPr>
        <w:tab/>
        <w:t xml:space="preserve">Pathak, V. K. &amp; Temin, H. M. 1990 Broad spectrum of in vivo forward mutations, hypermutations, and mutational hotspots in a retroviral shuttle vector after a single replication cycle: substitutions, frameshifts, and hypermutations. </w:t>
      </w:r>
      <w:r w:rsidRPr="00D029B1">
        <w:rPr>
          <w:rFonts w:ascii="Cambria" w:hAnsi="Cambria"/>
          <w:i/>
          <w:sz w:val="24"/>
        </w:rPr>
        <w:t>Proc. Natl. Acad. Sci. USA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87</w:t>
      </w:r>
      <w:r w:rsidRPr="00D029B1">
        <w:rPr>
          <w:rFonts w:ascii="Cambria" w:hAnsi="Cambria"/>
          <w:sz w:val="24"/>
        </w:rPr>
        <w:t xml:space="preserve">, 6019–6023. </w:t>
      </w:r>
    </w:p>
    <w:p w14:paraId="50765386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45.</w:t>
      </w:r>
      <w:r w:rsidRPr="00D029B1">
        <w:rPr>
          <w:rFonts w:ascii="Cambria" w:hAnsi="Cambria"/>
          <w:sz w:val="24"/>
        </w:rPr>
        <w:tab/>
        <w:t xml:space="preserve">Dougherty, J. P. &amp; Temin, H. M. 1988 Determination of the rate of base-pair substitution and insertion mutations in retrovirus replication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62</w:t>
      </w:r>
      <w:r w:rsidRPr="00D029B1">
        <w:rPr>
          <w:rFonts w:ascii="Cambria" w:hAnsi="Cambria"/>
          <w:sz w:val="24"/>
        </w:rPr>
        <w:t xml:space="preserve">, 2817–2822. </w:t>
      </w:r>
    </w:p>
    <w:p w14:paraId="666F0AE0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46.</w:t>
      </w:r>
      <w:r w:rsidRPr="00D029B1">
        <w:rPr>
          <w:rFonts w:ascii="Cambria" w:hAnsi="Cambria"/>
          <w:sz w:val="24"/>
        </w:rPr>
        <w:tab/>
        <w:t xml:space="preserve">Monk, R. J., Malik, F. G., Stokesberry, D. &amp; Evans, L. H. 1992 Direct determination of the point mutation rate of a murine retrovirus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66</w:t>
      </w:r>
      <w:r w:rsidRPr="00D029B1">
        <w:rPr>
          <w:rFonts w:ascii="Cambria" w:hAnsi="Cambria"/>
          <w:sz w:val="24"/>
        </w:rPr>
        <w:t xml:space="preserve">, 3683–3689. </w:t>
      </w:r>
    </w:p>
    <w:p w14:paraId="4D01335A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47.</w:t>
      </w:r>
      <w:r w:rsidRPr="00D029B1">
        <w:rPr>
          <w:rFonts w:ascii="Cambria" w:hAnsi="Cambria"/>
          <w:sz w:val="24"/>
        </w:rPr>
        <w:tab/>
        <w:t xml:space="preserve">Parthasarathi, S., Varela-Echavarría, A., Ron, Y., Preston, B. D. &amp; Dougherty, J. P. 1995 Genetic rearrangements occurring during a single cycle of murine leukemia virus vector replication: characterization and implications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69</w:t>
      </w:r>
      <w:r w:rsidRPr="00D029B1">
        <w:rPr>
          <w:rFonts w:ascii="Cambria" w:hAnsi="Cambria"/>
          <w:sz w:val="24"/>
        </w:rPr>
        <w:t xml:space="preserve">, 7991–8000. </w:t>
      </w:r>
    </w:p>
    <w:p w14:paraId="421BE6D3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48.</w:t>
      </w:r>
      <w:r w:rsidRPr="00D029B1">
        <w:rPr>
          <w:rFonts w:ascii="Cambria" w:hAnsi="Cambria"/>
          <w:sz w:val="24"/>
        </w:rPr>
        <w:tab/>
        <w:t xml:space="preserve">Mansky, L. M. 2000 In vivo analysis of human T-cell leukemia virus type 1 reverse transcription accuracy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74</w:t>
      </w:r>
      <w:r w:rsidRPr="00D029B1">
        <w:rPr>
          <w:rFonts w:ascii="Cambria" w:hAnsi="Cambria"/>
          <w:sz w:val="24"/>
        </w:rPr>
        <w:t xml:space="preserve">, 9525–9531. </w:t>
      </w:r>
    </w:p>
    <w:p w14:paraId="43731268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49.</w:t>
      </w:r>
      <w:r w:rsidRPr="00D029B1">
        <w:rPr>
          <w:rFonts w:ascii="Cambria" w:hAnsi="Cambria"/>
          <w:sz w:val="24"/>
        </w:rPr>
        <w:tab/>
        <w:t xml:space="preserve">Mansky, L. M., Preveral, S., Selig, L., Benarous, R. &amp; Benichou, S. 2000 The interaction of vpr with uracil DNA glycosylase modulates the human immunodeficiency virus type 1 In vivo mutation rate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74</w:t>
      </w:r>
      <w:r w:rsidRPr="00D029B1">
        <w:rPr>
          <w:rFonts w:ascii="Cambria" w:hAnsi="Cambria"/>
          <w:sz w:val="24"/>
        </w:rPr>
        <w:t xml:space="preserve">, 7039–7047. </w:t>
      </w:r>
    </w:p>
    <w:p w14:paraId="3095ECE2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50.</w:t>
      </w:r>
      <w:r w:rsidRPr="00D029B1">
        <w:rPr>
          <w:rFonts w:ascii="Cambria" w:hAnsi="Cambria"/>
          <w:sz w:val="24"/>
        </w:rPr>
        <w:tab/>
        <w:t xml:space="preserve">Gao, F., Chen, Y., Levy, D. N., Conway, J. A., Kepler, T. B. &amp; Hui, H. 2004 Unselected mutations in the human immunodeficiency virus type 1 genome are mostly nonsynonymous and often deleterious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78</w:t>
      </w:r>
      <w:r w:rsidRPr="00D029B1">
        <w:rPr>
          <w:rFonts w:ascii="Cambria" w:hAnsi="Cambria"/>
          <w:sz w:val="24"/>
        </w:rPr>
        <w:t xml:space="preserve">, 2426–2433. </w:t>
      </w:r>
    </w:p>
    <w:p w14:paraId="02AD706C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51.</w:t>
      </w:r>
      <w:r w:rsidRPr="00D029B1">
        <w:rPr>
          <w:rFonts w:ascii="Cambria" w:hAnsi="Cambria"/>
          <w:sz w:val="24"/>
        </w:rPr>
        <w:tab/>
        <w:t xml:space="preserve">Huang, K. J. &amp; Wooley, D. P. 2005 A new cell-based assay for measuring the forward mutation rate of HIV-1. </w:t>
      </w:r>
      <w:r w:rsidRPr="00D029B1">
        <w:rPr>
          <w:rFonts w:ascii="Cambria" w:hAnsi="Cambria"/>
          <w:i/>
          <w:sz w:val="24"/>
        </w:rPr>
        <w:t>J. Virol. Methods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124</w:t>
      </w:r>
      <w:r w:rsidRPr="00D029B1">
        <w:rPr>
          <w:rFonts w:ascii="Cambria" w:hAnsi="Cambria"/>
          <w:sz w:val="24"/>
        </w:rPr>
        <w:t xml:space="preserve">, 95–104. </w:t>
      </w:r>
    </w:p>
    <w:p w14:paraId="52BE9C4D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52.</w:t>
      </w:r>
      <w:r w:rsidRPr="00D029B1">
        <w:rPr>
          <w:rFonts w:ascii="Cambria" w:hAnsi="Cambria"/>
          <w:sz w:val="24"/>
        </w:rPr>
        <w:tab/>
        <w:t xml:space="preserve">Laakso, M. M. &amp; Sutton, R. E. 2006 Replicative fidelity of lentiviral vectors produced by transient transfection. </w:t>
      </w:r>
      <w:r w:rsidRPr="00D029B1">
        <w:rPr>
          <w:rFonts w:ascii="Cambria" w:hAnsi="Cambria"/>
          <w:i/>
          <w:sz w:val="24"/>
        </w:rPr>
        <w:t>Virology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348</w:t>
      </w:r>
      <w:r w:rsidRPr="00D029B1">
        <w:rPr>
          <w:rFonts w:ascii="Cambria" w:hAnsi="Cambria"/>
          <w:sz w:val="24"/>
        </w:rPr>
        <w:t xml:space="preserve">, 406–417. </w:t>
      </w:r>
    </w:p>
    <w:p w14:paraId="757F113C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53.</w:t>
      </w:r>
      <w:r w:rsidRPr="00D029B1">
        <w:rPr>
          <w:rFonts w:ascii="Cambria" w:hAnsi="Cambria"/>
          <w:sz w:val="24"/>
        </w:rPr>
        <w:tab/>
        <w:t xml:space="preserve">Abram, M. E., Ferris, A. L., Shao, W., Alvord, W. G. &amp; Hughes, S. H. 2010 Nature, position, and frequency of mutations made in a single cycle of HIV-1 replication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84</w:t>
      </w:r>
      <w:r w:rsidRPr="00D029B1">
        <w:rPr>
          <w:rFonts w:ascii="Cambria" w:hAnsi="Cambria"/>
          <w:sz w:val="24"/>
        </w:rPr>
        <w:t xml:space="preserve">, 9864–9878. </w:t>
      </w:r>
    </w:p>
    <w:p w14:paraId="26C524C8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54.</w:t>
      </w:r>
      <w:r w:rsidRPr="00D029B1">
        <w:rPr>
          <w:rFonts w:ascii="Cambria" w:hAnsi="Cambria"/>
          <w:sz w:val="24"/>
        </w:rPr>
        <w:tab/>
        <w:t xml:space="preserve">Gärtner, K., Wiktorowicz, T., Park, J., Mergia, A., Rethwilm, A. &amp; Scheller, C. 2009 Accuracy estimation of foamy virus genome copying. </w:t>
      </w:r>
      <w:r w:rsidRPr="00D029B1">
        <w:rPr>
          <w:rFonts w:ascii="Cambria" w:hAnsi="Cambria"/>
          <w:i/>
          <w:sz w:val="24"/>
        </w:rPr>
        <w:t>Retrovirology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6</w:t>
      </w:r>
      <w:r w:rsidRPr="00D029B1">
        <w:rPr>
          <w:rFonts w:ascii="Cambria" w:hAnsi="Cambria"/>
          <w:sz w:val="24"/>
        </w:rPr>
        <w:t xml:space="preserve">, 32. </w:t>
      </w:r>
    </w:p>
    <w:p w14:paraId="7420DB67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55.</w:t>
      </w:r>
      <w:r w:rsidRPr="00D029B1">
        <w:rPr>
          <w:rFonts w:ascii="Cambria" w:hAnsi="Cambria"/>
          <w:sz w:val="24"/>
        </w:rPr>
        <w:tab/>
        <w:t xml:space="preserve">Greene, W. K., Meers, J., del Fierro, G., Carnegie, P. R. &amp; Robinson, W. F. 1993 Extensive sequence variation of feline immunodeficiency virusenv genes in isolates from naturally infected cats. </w:t>
      </w:r>
      <w:r w:rsidRPr="00D029B1">
        <w:rPr>
          <w:rFonts w:ascii="Cambria" w:hAnsi="Cambria"/>
          <w:i/>
          <w:sz w:val="24"/>
        </w:rPr>
        <w:t>Arch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133</w:t>
      </w:r>
      <w:r w:rsidRPr="00D029B1">
        <w:rPr>
          <w:rFonts w:ascii="Cambria" w:hAnsi="Cambria"/>
          <w:sz w:val="24"/>
        </w:rPr>
        <w:t xml:space="preserve">, 51–62. </w:t>
      </w:r>
    </w:p>
    <w:p w14:paraId="2B8DFAF3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56.</w:t>
      </w:r>
      <w:r w:rsidRPr="00D029B1">
        <w:rPr>
          <w:rFonts w:ascii="Cambria" w:hAnsi="Cambria"/>
          <w:sz w:val="24"/>
        </w:rPr>
        <w:tab/>
        <w:t xml:space="preserve">Biek, R., Rodrigo, A. G., Holley, D., Drummond, A., Anderson, C. R., Ross, H. A. &amp; Poss, M. 2003 Epidemiology, genetic diversity, and evolution of endemic feline immunodeficiency virus in a population of wild cougars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77</w:t>
      </w:r>
      <w:r w:rsidRPr="00D029B1">
        <w:rPr>
          <w:rFonts w:ascii="Cambria" w:hAnsi="Cambria"/>
          <w:sz w:val="24"/>
        </w:rPr>
        <w:t xml:space="preserve">, 9578–9589. </w:t>
      </w:r>
    </w:p>
    <w:p w14:paraId="00E111ED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57.</w:t>
      </w:r>
      <w:r w:rsidRPr="00D029B1">
        <w:rPr>
          <w:rFonts w:ascii="Cambria" w:hAnsi="Cambria"/>
          <w:sz w:val="24"/>
        </w:rPr>
        <w:tab/>
        <w:t xml:space="preserve">Mehta, S. R., Wertheim, J. O., Delport, W., Ene, L., Tardei, G., Duiculescu, D., Pond, S. L. K. &amp; Smith, D. M. 2011 Using phylogeography to characterize the origins of the HIV-1 subtype F epidemic in Romania. </w:t>
      </w:r>
      <w:r w:rsidRPr="00D029B1">
        <w:rPr>
          <w:rFonts w:ascii="Cambria" w:hAnsi="Cambria"/>
          <w:i/>
          <w:sz w:val="24"/>
        </w:rPr>
        <w:t>Infect. Genet. Ev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11</w:t>
      </w:r>
      <w:r w:rsidRPr="00D029B1">
        <w:rPr>
          <w:rFonts w:ascii="Cambria" w:hAnsi="Cambria"/>
          <w:sz w:val="24"/>
        </w:rPr>
        <w:t xml:space="preserve">, 975–979. </w:t>
      </w:r>
    </w:p>
    <w:p w14:paraId="557955D0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58.</w:t>
      </w:r>
      <w:r w:rsidRPr="00D029B1">
        <w:rPr>
          <w:rFonts w:ascii="Cambria" w:hAnsi="Cambria"/>
          <w:sz w:val="24"/>
        </w:rPr>
        <w:tab/>
        <w:t xml:space="preserve">Furió, V., Moya, A. &amp; Sanjuán, R. 2005 The cost of replication fidelity in an RNA virus. </w:t>
      </w:r>
      <w:r w:rsidRPr="00D029B1">
        <w:rPr>
          <w:rFonts w:ascii="Cambria" w:hAnsi="Cambria"/>
          <w:i/>
          <w:sz w:val="24"/>
        </w:rPr>
        <w:t>Proc. Natl. Acad. Sci. USA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102</w:t>
      </w:r>
      <w:r w:rsidRPr="00D029B1">
        <w:rPr>
          <w:rFonts w:ascii="Cambria" w:hAnsi="Cambria"/>
          <w:sz w:val="24"/>
        </w:rPr>
        <w:t xml:space="preserve">, 10233–10237. </w:t>
      </w:r>
    </w:p>
    <w:p w14:paraId="2ADDE68E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59.</w:t>
      </w:r>
      <w:r w:rsidRPr="00D029B1">
        <w:rPr>
          <w:rFonts w:ascii="Cambria" w:hAnsi="Cambria"/>
          <w:sz w:val="24"/>
        </w:rPr>
        <w:tab/>
        <w:t xml:space="preserve">Holland, J. J., De La Torre, J. C., Steinhauer, D. A., Clarke, D., Duarte, E. &amp; Domingo, E. 1989 Virus mutation frequencies can be greatly underestimated by monoclonal antibody neutralization of virions. </w:t>
      </w:r>
      <w:r w:rsidRPr="00D029B1">
        <w:rPr>
          <w:rFonts w:ascii="Cambria" w:hAnsi="Cambria"/>
          <w:i/>
          <w:sz w:val="24"/>
        </w:rPr>
        <w:t>J. Virol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63</w:t>
      </w:r>
      <w:r w:rsidRPr="00D029B1">
        <w:rPr>
          <w:rFonts w:ascii="Cambria" w:hAnsi="Cambria"/>
          <w:sz w:val="24"/>
        </w:rPr>
        <w:t xml:space="preserve">, 5030–5036. </w:t>
      </w:r>
    </w:p>
    <w:p w14:paraId="1DE29A4C" w14:textId="77777777" w:rsidR="00D029B1" w:rsidRPr="00D029B1" w:rsidRDefault="00D029B1" w:rsidP="00D029B1">
      <w:pPr>
        <w:pStyle w:val="NormalWeb"/>
        <w:spacing w:before="2" w:after="2" w:line="480" w:lineRule="auto"/>
        <w:ind w:left="640" w:hanging="640"/>
        <w:divId w:val="816455574"/>
        <w:rPr>
          <w:rFonts w:ascii="Cambria" w:hAnsi="Cambria"/>
          <w:sz w:val="24"/>
        </w:rPr>
      </w:pPr>
      <w:r w:rsidRPr="00D029B1">
        <w:rPr>
          <w:rFonts w:ascii="Cambria" w:hAnsi="Cambria"/>
          <w:sz w:val="24"/>
        </w:rPr>
        <w:t>60.</w:t>
      </w:r>
      <w:r w:rsidRPr="00D029B1">
        <w:rPr>
          <w:rFonts w:ascii="Cambria" w:hAnsi="Cambria"/>
          <w:sz w:val="24"/>
        </w:rPr>
        <w:tab/>
        <w:t xml:space="preserve">Drake, J. W. 1991 Spontaneous mutation. </w:t>
      </w:r>
      <w:r w:rsidRPr="00D029B1">
        <w:rPr>
          <w:rFonts w:ascii="Cambria" w:hAnsi="Cambria"/>
          <w:i/>
          <w:sz w:val="24"/>
        </w:rPr>
        <w:t>Annu. Rev. Genet.</w:t>
      </w:r>
      <w:r w:rsidRPr="00D029B1">
        <w:rPr>
          <w:rFonts w:ascii="Cambria" w:hAnsi="Cambria"/>
          <w:sz w:val="24"/>
        </w:rPr>
        <w:t xml:space="preserve"> </w:t>
      </w:r>
      <w:r w:rsidRPr="00D029B1">
        <w:rPr>
          <w:rFonts w:ascii="Cambria" w:hAnsi="Cambria"/>
          <w:b/>
          <w:sz w:val="24"/>
        </w:rPr>
        <w:t>25</w:t>
      </w:r>
      <w:r w:rsidRPr="00D029B1">
        <w:rPr>
          <w:rFonts w:ascii="Cambria" w:hAnsi="Cambria"/>
          <w:sz w:val="24"/>
        </w:rPr>
        <w:t xml:space="preserve">, 125–146. </w:t>
      </w:r>
    </w:p>
    <w:p w14:paraId="19461EBE" w14:textId="77777777" w:rsidR="00B527EC" w:rsidRDefault="00735F31" w:rsidP="00D029B1">
      <w:pPr>
        <w:spacing w:line="480" w:lineRule="auto"/>
      </w:pPr>
      <w:r>
        <w:fldChar w:fldCharType="end"/>
      </w:r>
    </w:p>
    <w:sectPr w:rsidR="00B527EC" w:rsidSect="005C7481">
      <w:pgSz w:w="16834" w:h="11904" w:orient="landscape"/>
      <w:pgMar w:top="1800" w:right="1440" w:bottom="1800" w:left="1440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Noteworthy Light"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  <w:compatSetting w:name="compatibilityMode" w:uri="http://schemas.microsoft.com/office/word" w:val="12"/>
  </w:compat>
  <w:rsids>
    <w:rsidRoot w:val="005C7481"/>
    <w:rsid w:val="00003FDF"/>
    <w:rsid w:val="0000757A"/>
    <w:rsid w:val="00077B99"/>
    <w:rsid w:val="000B2EFE"/>
    <w:rsid w:val="0011692A"/>
    <w:rsid w:val="00153CDD"/>
    <w:rsid w:val="00172070"/>
    <w:rsid w:val="001F3A23"/>
    <w:rsid w:val="00303419"/>
    <w:rsid w:val="00463932"/>
    <w:rsid w:val="00485578"/>
    <w:rsid w:val="00516F5B"/>
    <w:rsid w:val="005928E9"/>
    <w:rsid w:val="005C7481"/>
    <w:rsid w:val="0063706C"/>
    <w:rsid w:val="00657B62"/>
    <w:rsid w:val="00686370"/>
    <w:rsid w:val="00735F31"/>
    <w:rsid w:val="0074201F"/>
    <w:rsid w:val="007C0B87"/>
    <w:rsid w:val="007C5862"/>
    <w:rsid w:val="007C61BD"/>
    <w:rsid w:val="00826150"/>
    <w:rsid w:val="00836A05"/>
    <w:rsid w:val="00967272"/>
    <w:rsid w:val="009F6673"/>
    <w:rsid w:val="00A0032C"/>
    <w:rsid w:val="00A11073"/>
    <w:rsid w:val="00A469F6"/>
    <w:rsid w:val="00A749CB"/>
    <w:rsid w:val="00AB1563"/>
    <w:rsid w:val="00B27599"/>
    <w:rsid w:val="00B527EC"/>
    <w:rsid w:val="00C06D8C"/>
    <w:rsid w:val="00C166A6"/>
    <w:rsid w:val="00C3111D"/>
    <w:rsid w:val="00CA4898"/>
    <w:rsid w:val="00CD1966"/>
    <w:rsid w:val="00CD3BFD"/>
    <w:rsid w:val="00CF63B5"/>
    <w:rsid w:val="00D029B1"/>
    <w:rsid w:val="00D745F9"/>
    <w:rsid w:val="00D82CDF"/>
    <w:rsid w:val="00E2708B"/>
    <w:rsid w:val="00E63F14"/>
    <w:rsid w:val="00EE200F"/>
    <w:rsid w:val="00F85D41"/>
    <w:rsid w:val="00F85FEE"/>
    <w:rsid w:val="00FF06E5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56E778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276">
    <w:lsdException w:name="Normal (Web)" w:uiPriority="99"/>
  </w:latentStyles>
  <w:style w:type="paragraph" w:default="1" w:styleId="Normal">
    <w:name w:val="Normal"/>
    <w:qFormat/>
    <w:rsid w:val="004E6E4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D029B1"/>
    <w:pPr>
      <w:spacing w:beforeLines="1" w:afterLines="1"/>
    </w:pPr>
    <w:rPr>
      <w:rFonts w:ascii="Times" w:eastAsiaTheme="minorEastAsia" w:hAnsi="Times" w:cs="Times New Roman"/>
      <w:sz w:val="20"/>
      <w:szCs w:val="20"/>
      <w:lang w:val="en-AU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2841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45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4</TotalTime>
  <Pages>20</Pages>
  <Words>17657</Words>
  <Characters>100651</Characters>
  <Application>Microsoft Macintosh Word</Application>
  <DocSecurity>0</DocSecurity>
  <Lines>838</Lines>
  <Paragraphs>236</Paragraphs>
  <ScaleCrop>false</ScaleCrop>
  <Company/>
  <LinksUpToDate>false</LinksUpToDate>
  <CharactersWithSpaces>1180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astian duchene</dc:creator>
  <cp:keywords/>
  <cp:lastModifiedBy>sebastian duchene</cp:lastModifiedBy>
  <cp:revision>26</cp:revision>
  <dcterms:created xsi:type="dcterms:W3CDTF">2014-03-22T05:40:00Z</dcterms:created>
  <dcterms:modified xsi:type="dcterms:W3CDTF">2014-12-11T0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proceedings-of-the-royal-society-b</vt:lpwstr>
  </property>
  <property fmtid="{D5CDD505-2E9C-101B-9397-08002B2CF9AE}" pid="4" name="Mendeley User Name_1">
    <vt:lpwstr>sebastian.duchene@sydney.edu.au@www.mendeley.com</vt:lpwstr>
  </property>
</Properties>
</file>